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492CF7" w14:textId="5D33CC91" w:rsidR="006B3F1F" w:rsidRPr="003928AA" w:rsidRDefault="003928AA" w:rsidP="00A631A3">
      <w:pPr>
        <w:pStyle w:val="Title"/>
        <w:spacing w:before="0" w:beforeAutospacing="0" w:after="180"/>
        <w:rPr>
          <w:sz w:val="34"/>
        </w:rPr>
      </w:pPr>
      <w:r w:rsidRPr="003928AA">
        <w:rPr>
          <w:sz w:val="34"/>
        </w:rPr>
        <w:t xml:space="preserve">Automatic Labeling of Issues on </w:t>
      </w:r>
      <w:proofErr w:type="spellStart"/>
      <w:r w:rsidRPr="003928AA">
        <w:rPr>
          <w:sz w:val="34"/>
        </w:rPr>
        <w:t>Github</w:t>
      </w:r>
      <w:proofErr w:type="spellEnd"/>
      <w:r w:rsidRPr="003928AA">
        <w:rPr>
          <w:sz w:val="34"/>
        </w:rPr>
        <w:t xml:space="preserve"> – A Machine learning Approach</w:t>
      </w:r>
    </w:p>
    <w:tbl>
      <w:tblPr>
        <w:tblW w:w="10080" w:type="dxa"/>
        <w:jc w:val="center"/>
        <w:tblLayout w:type="fixed"/>
        <w:tblLook w:val="0000" w:firstRow="0" w:lastRow="0" w:firstColumn="0" w:lastColumn="0" w:noHBand="0" w:noVBand="0"/>
      </w:tblPr>
      <w:tblGrid>
        <w:gridCol w:w="3360"/>
        <w:gridCol w:w="3360"/>
        <w:gridCol w:w="3360"/>
      </w:tblGrid>
      <w:tr w:rsidR="007031CC" w14:paraId="0FBCCE77" w14:textId="77777777">
        <w:trPr>
          <w:jc w:val="center"/>
        </w:trPr>
        <w:tc>
          <w:tcPr>
            <w:tcW w:w="5148" w:type="dxa"/>
            <w:tcBorders>
              <w:top w:val="nil"/>
              <w:left w:val="nil"/>
              <w:bottom w:val="nil"/>
              <w:right w:val="nil"/>
            </w:tcBorders>
          </w:tcPr>
          <w:p w14:paraId="4FEA7CD5" w14:textId="2C134D44" w:rsidR="007031CC" w:rsidRPr="00D62A4A" w:rsidRDefault="007031CC">
            <w:pPr>
              <w:pStyle w:val="Affiliation"/>
            </w:pPr>
            <w:r w:rsidRPr="00D62A4A">
              <w:t xml:space="preserve"> </w:t>
            </w:r>
          </w:p>
        </w:tc>
        <w:tc>
          <w:tcPr>
            <w:tcW w:w="5148" w:type="dxa"/>
            <w:tcBorders>
              <w:top w:val="nil"/>
              <w:left w:val="nil"/>
              <w:bottom w:val="nil"/>
              <w:right w:val="nil"/>
            </w:tcBorders>
          </w:tcPr>
          <w:p w14:paraId="71C3DF27" w14:textId="2748535B" w:rsidR="007031CC" w:rsidRPr="00BC76F0" w:rsidRDefault="00636E42" w:rsidP="007031CC">
            <w:pPr>
              <w:pStyle w:val="Author"/>
              <w:rPr>
                <w:b w:val="0"/>
                <w:sz w:val="28"/>
              </w:rPr>
            </w:pPr>
            <w:r w:rsidRPr="00BC76F0">
              <w:rPr>
                <w:b w:val="0"/>
                <w:sz w:val="28"/>
              </w:rPr>
              <w:t>Arun Kalyanasundaram</w:t>
            </w:r>
            <w:r w:rsidR="007031CC" w:rsidRPr="00BC76F0">
              <w:rPr>
                <w:b w:val="0"/>
                <w:sz w:val="28"/>
              </w:rPr>
              <w:t xml:space="preserve"> </w:t>
            </w:r>
          </w:p>
          <w:p w14:paraId="1889F655" w14:textId="77777777" w:rsidR="00BC76F0" w:rsidRDefault="00BC76F0" w:rsidP="007031CC">
            <w:pPr>
              <w:pStyle w:val="Affiliation"/>
            </w:pPr>
          </w:p>
          <w:p w14:paraId="1E3C370C" w14:textId="025EB413" w:rsidR="007031CC" w:rsidRPr="00D62A4A" w:rsidRDefault="00E97E98" w:rsidP="007031CC">
            <w:pPr>
              <w:pStyle w:val="Affiliation"/>
            </w:pPr>
            <w:r>
              <w:t>December 15, 2014</w:t>
            </w:r>
          </w:p>
        </w:tc>
        <w:tc>
          <w:tcPr>
            <w:tcW w:w="5148" w:type="dxa"/>
            <w:tcBorders>
              <w:top w:val="nil"/>
              <w:left w:val="nil"/>
              <w:bottom w:val="nil"/>
              <w:right w:val="nil"/>
            </w:tcBorders>
          </w:tcPr>
          <w:p w14:paraId="204EF294" w14:textId="11D4CEEE" w:rsidR="007031CC" w:rsidRPr="007031CC" w:rsidRDefault="007031CC" w:rsidP="007031CC">
            <w:pPr>
              <w:pStyle w:val="Author"/>
              <w:rPr>
                <w:b w:val="0"/>
              </w:rPr>
            </w:pPr>
          </w:p>
        </w:tc>
      </w:tr>
    </w:tbl>
    <w:p w14:paraId="594975A2" w14:textId="77777777" w:rsidR="006B3F1F" w:rsidRDefault="006B3F1F">
      <w:pPr>
        <w:pStyle w:val="Author"/>
        <w:rPr>
          <w:sz w:val="20"/>
        </w:rPr>
      </w:pPr>
    </w:p>
    <w:p w14:paraId="7232AFD9" w14:textId="77777777" w:rsidR="006B3F1F" w:rsidRDefault="006B3F1F">
      <w:pPr>
        <w:pStyle w:val="Author"/>
        <w:rPr>
          <w:sz w:val="20"/>
        </w:rPr>
        <w:sectPr w:rsidR="006B3F1F" w:rsidSect="00DE1746">
          <w:footerReference w:type="default" r:id="rId9"/>
          <w:pgSz w:w="12240" w:h="15840" w:code="1"/>
          <w:pgMar w:top="1224" w:right="1080" w:bottom="1440" w:left="1080" w:header="720" w:footer="720" w:gutter="0"/>
          <w:cols w:space="720"/>
          <w:docGrid w:linePitch="360"/>
        </w:sectPr>
      </w:pPr>
    </w:p>
    <w:p w14:paraId="1D911C88" w14:textId="6FFE1313" w:rsidR="006B3F1F" w:rsidRDefault="006B3F1F">
      <w:pPr>
        <w:pStyle w:val="Heading1"/>
        <w:spacing w:before="0"/>
      </w:pPr>
      <w:r>
        <w:lastRenderedPageBreak/>
        <w:t>ABSTRACT</w:t>
      </w:r>
    </w:p>
    <w:p w14:paraId="3EC4479D" w14:textId="7A3C360B" w:rsidR="001A3880" w:rsidRDefault="008D4A3D" w:rsidP="006D1F8F">
      <w:pPr>
        <w:ind w:firstLine="720"/>
      </w:pPr>
      <w:r>
        <w:t xml:space="preserve">Companies spend hundreds of billions in software maintenance every year. </w:t>
      </w:r>
      <w:r w:rsidR="006D1F8F">
        <w:t>Managing and resolving bugs efficiently can reduce the cost of software maintenance</w:t>
      </w:r>
      <w:r w:rsidR="003A4BB7">
        <w:t xml:space="preserve">. </w:t>
      </w:r>
      <w:r w:rsidR="001A3880">
        <w:t>One of the key steps in the bug resolution</w:t>
      </w:r>
      <w:r w:rsidR="00B16B0F">
        <w:t xml:space="preserve"> process involves grouping bugs </w:t>
      </w:r>
      <w:r w:rsidR="001A3880">
        <w:t xml:space="preserve">into different categories. </w:t>
      </w:r>
      <w:r w:rsidR="004532CC">
        <w:t>However, t</w:t>
      </w:r>
      <w:r w:rsidR="001A3880">
        <w:t xml:space="preserve">his is done </w:t>
      </w:r>
      <w:r w:rsidR="00D75496">
        <w:t xml:space="preserve">manually </w:t>
      </w:r>
      <w:r w:rsidR="004532CC">
        <w:t xml:space="preserve">by </w:t>
      </w:r>
      <w:r w:rsidR="001A3880">
        <w:t>assigning labels</w:t>
      </w:r>
      <w:r w:rsidR="00D75496">
        <w:t xml:space="preserve"> to each bug</w:t>
      </w:r>
      <w:r w:rsidR="001A3880">
        <w:t xml:space="preserve">. </w:t>
      </w:r>
      <w:r w:rsidR="004532CC">
        <w:t xml:space="preserve">Therefore, </w:t>
      </w:r>
      <w:r w:rsidR="004000CB">
        <w:t>our goal is to automate th</w:t>
      </w:r>
      <w:r w:rsidR="00355198">
        <w:t xml:space="preserve">is step by </w:t>
      </w:r>
      <w:r w:rsidR="000D388F">
        <w:t>using machine-learning techniques to predict labels</w:t>
      </w:r>
      <w:r w:rsidR="00B16B0F">
        <w:t xml:space="preserve"> </w:t>
      </w:r>
      <w:r w:rsidR="006D1F8F">
        <w:t xml:space="preserve">assigned to bugs, </w:t>
      </w:r>
      <w:r w:rsidR="00355198">
        <w:t xml:space="preserve">from a given set of </w:t>
      </w:r>
      <w:r w:rsidR="000D388F">
        <w:t xml:space="preserve">predefined </w:t>
      </w:r>
      <w:r w:rsidR="00355198">
        <w:t>labels.</w:t>
      </w:r>
      <w:r w:rsidR="00B16B0F">
        <w:t xml:space="preserve"> </w:t>
      </w:r>
      <w:r w:rsidR="00A4722E">
        <w:t xml:space="preserve">Our dataset contains a set of bug reports (or issues) from the </w:t>
      </w:r>
      <w:proofErr w:type="spellStart"/>
      <w:r w:rsidR="00A4722E">
        <w:t>BootStrap</w:t>
      </w:r>
      <w:proofErr w:type="spellEnd"/>
      <w:r w:rsidR="00A4722E">
        <w:t xml:space="preserve"> project on </w:t>
      </w:r>
      <w:proofErr w:type="spellStart"/>
      <w:r w:rsidR="00A4722E">
        <w:t>Github</w:t>
      </w:r>
      <w:proofErr w:type="spellEnd"/>
      <w:r w:rsidR="00A4722E">
        <w:t xml:space="preserve">. </w:t>
      </w:r>
      <w:r w:rsidR="00F533C3">
        <w:t xml:space="preserve">Our analysis showed that different classifiers performed better on different subsets of features. This suggested that we use Stacking. </w:t>
      </w:r>
      <w:r w:rsidR="003E3A3D">
        <w:t>Therefore, o</w:t>
      </w:r>
      <w:r w:rsidR="00F533C3">
        <w:t xml:space="preserve">ur final model included two Naïve Bayes classifiers and one SMO classifier combined using Stacking with a </w:t>
      </w:r>
      <w:proofErr w:type="spellStart"/>
      <w:r w:rsidR="00F533C3">
        <w:t>JRip</w:t>
      </w:r>
      <w:proofErr w:type="spellEnd"/>
      <w:r w:rsidR="00F533C3">
        <w:t xml:space="preserve"> </w:t>
      </w:r>
      <w:proofErr w:type="gramStart"/>
      <w:r w:rsidR="00F533C3">
        <w:t>meta</w:t>
      </w:r>
      <w:proofErr w:type="gramEnd"/>
      <w:r w:rsidR="00F533C3">
        <w:t xml:space="preserve"> classifier. </w:t>
      </w:r>
      <w:r w:rsidR="004E2285">
        <w:t xml:space="preserve">The performance of our final model was estimated with 2500 instances using a 10-fold cross validation to have an accuracy of 92% and a kappa of 0.85, which was about 15% higher in accuracy and 44% higher in kappa than the baseline performance. The </w:t>
      </w:r>
      <w:r w:rsidR="00355198">
        <w:t xml:space="preserve">results on </w:t>
      </w:r>
      <w:r w:rsidR="004E2285">
        <w:t xml:space="preserve">our </w:t>
      </w:r>
      <w:r w:rsidR="00355198">
        <w:t>final test data</w:t>
      </w:r>
      <w:r w:rsidR="00C829B7">
        <w:t>,</w:t>
      </w:r>
      <w:r w:rsidR="00355198">
        <w:t xml:space="preserve"> </w:t>
      </w:r>
      <w:r w:rsidR="004E2285">
        <w:t xml:space="preserve">which consists </w:t>
      </w:r>
      <w:r w:rsidR="00C829B7">
        <w:t>1000</w:t>
      </w:r>
      <w:r w:rsidR="00355198">
        <w:t xml:space="preserve"> instances were comparable </w:t>
      </w:r>
      <w:bookmarkStart w:id="0" w:name="_GoBack"/>
      <w:bookmarkEnd w:id="0"/>
      <w:r w:rsidR="00355198">
        <w:t xml:space="preserve">with </w:t>
      </w:r>
      <w:r w:rsidR="00772552">
        <w:t xml:space="preserve">an accuracy of </w:t>
      </w:r>
      <w:r w:rsidR="00BB647D">
        <w:t xml:space="preserve">85% </w:t>
      </w:r>
      <w:r w:rsidR="00772552">
        <w:t xml:space="preserve">and a kappa of </w:t>
      </w:r>
      <w:r w:rsidR="00BB647D">
        <w:t>0.70</w:t>
      </w:r>
      <w:r w:rsidR="00355198">
        <w:t>.</w:t>
      </w:r>
    </w:p>
    <w:p w14:paraId="566D8EF9" w14:textId="77777777" w:rsidR="00523152" w:rsidRDefault="00523152" w:rsidP="00523152"/>
    <w:p w14:paraId="2AFD75C5" w14:textId="07857477" w:rsidR="00BF0383" w:rsidRPr="006A1110" w:rsidRDefault="006A1110" w:rsidP="00BF0383">
      <w:pPr>
        <w:pStyle w:val="Heading1"/>
        <w:spacing w:before="0"/>
        <w:rPr>
          <w:sz w:val="24"/>
        </w:rPr>
      </w:pPr>
      <w:r>
        <w:rPr>
          <w:sz w:val="24"/>
        </w:rPr>
        <w:t xml:space="preserve">1. </w:t>
      </w:r>
      <w:r w:rsidR="00BF0383" w:rsidRPr="006A1110">
        <w:rPr>
          <w:sz w:val="24"/>
        </w:rPr>
        <w:t>INTRODUCTION</w:t>
      </w:r>
    </w:p>
    <w:p w14:paraId="3EAB30D2" w14:textId="77777777" w:rsidR="007E0DB3" w:rsidRDefault="007E0DB3" w:rsidP="00F02A89">
      <w:pPr>
        <w:pStyle w:val="NormalWeb"/>
        <w:spacing w:after="0"/>
      </w:pPr>
    </w:p>
    <w:p w14:paraId="0582E06D" w14:textId="77777777" w:rsidR="00D80A93" w:rsidRDefault="006A1110" w:rsidP="007166E3">
      <w:pPr>
        <w:pStyle w:val="NormalWeb"/>
      </w:pPr>
      <w:r>
        <w:t xml:space="preserve">Bugs in software are </w:t>
      </w:r>
      <w:r w:rsidR="00701C33">
        <w:t xml:space="preserve">inevitable. Bugs are expensive too, costing companies billions of dollars each year. </w:t>
      </w:r>
      <w:r w:rsidR="00300AF8">
        <w:t xml:space="preserve">Therefore, </w:t>
      </w:r>
      <w:r w:rsidR="00263685">
        <w:t>being able to accurately detect b</w:t>
      </w:r>
      <w:r w:rsidR="00300AF8">
        <w:t>ugs</w:t>
      </w:r>
      <w:r w:rsidR="00F40EB8">
        <w:t xml:space="preserve"> and effectively resolve them </w:t>
      </w:r>
      <w:r w:rsidR="005C0883">
        <w:t xml:space="preserve">can significantly reduce </w:t>
      </w:r>
      <w:r w:rsidR="00F40EB8">
        <w:t>the cost of software</w:t>
      </w:r>
      <w:r w:rsidR="005C0883">
        <w:t xml:space="preserve"> development</w:t>
      </w:r>
      <w:r w:rsidR="00F40EB8">
        <w:t>.</w:t>
      </w:r>
      <w:r w:rsidR="005C0883">
        <w:t xml:space="preserve"> </w:t>
      </w:r>
      <w:r w:rsidR="00305621">
        <w:t xml:space="preserve">There has been a growing interest in applying machine learning techniques </w:t>
      </w:r>
      <w:r w:rsidR="006D3734">
        <w:t>to</w:t>
      </w:r>
      <w:r w:rsidR="00305621">
        <w:t xml:space="preserve"> </w:t>
      </w:r>
      <w:r w:rsidR="006D3734">
        <w:t xml:space="preserve">identify </w:t>
      </w:r>
      <w:r w:rsidR="00305621">
        <w:t xml:space="preserve">and </w:t>
      </w:r>
      <w:r w:rsidR="006D3734">
        <w:t xml:space="preserve">resolve </w:t>
      </w:r>
      <w:r w:rsidR="00D80A93">
        <w:t>bugs.</w:t>
      </w:r>
    </w:p>
    <w:p w14:paraId="19C65AE1" w14:textId="42A83D10" w:rsidR="00615EA1" w:rsidRDefault="00C37FE6" w:rsidP="00B270A1">
      <w:pPr>
        <w:pStyle w:val="NormalWeb"/>
        <w:ind w:firstLine="634"/>
      </w:pPr>
      <w:r>
        <w:t>Software defect prediction is the problem of i</w:t>
      </w:r>
      <w:r w:rsidR="006D3734">
        <w:t>dentifying whether a piece of software (or parts of it</w:t>
      </w:r>
      <w:r>
        <w:t xml:space="preserve">) is buggy or not. </w:t>
      </w:r>
      <w:r w:rsidR="00AC1C6C">
        <w:t xml:space="preserve">There has not been a significant success in using machine learning techniques in </w:t>
      </w:r>
      <w:r w:rsidR="004A57B0">
        <w:t xml:space="preserve">addressing this </w:t>
      </w:r>
      <w:r w:rsidR="00AC1C6C">
        <w:t xml:space="preserve">problem. </w:t>
      </w:r>
      <w:proofErr w:type="spellStart"/>
      <w:r w:rsidR="00AC1C6C">
        <w:t>Challagulla</w:t>
      </w:r>
      <w:proofErr w:type="spellEnd"/>
      <w:r w:rsidR="00AC1C6C">
        <w:t xml:space="preserve"> </w:t>
      </w:r>
      <w:proofErr w:type="gramStart"/>
      <w:r w:rsidR="00AC1C6C">
        <w:t>et</w:t>
      </w:r>
      <w:proofErr w:type="gramEnd"/>
      <w:r w:rsidR="00AC1C6C">
        <w:t xml:space="preserve">. </w:t>
      </w:r>
      <w:proofErr w:type="gramStart"/>
      <w:r w:rsidR="00AC1C6C">
        <w:t>al</w:t>
      </w:r>
      <w:proofErr w:type="gramEnd"/>
      <w:r w:rsidR="00AC1C6C">
        <w:t xml:space="preserve"> </w:t>
      </w:r>
      <w:r w:rsidR="00AC1C6C">
        <w:fldChar w:fldCharType="begin" w:fldLock="1"/>
      </w:r>
      <w:r w:rsidR="002753D3">
        <w:instrText>ADDIN CSL_CITATION { "citationItems" : [ { "id" : "ITEM-1", "itemData" : { "ISBN" : "0769523471", "author" : [ { "dropping-particle" : "", "family" : "Challagulla", "given" : "Venkata U B", "non-dropping-particle" : "", "parse-names" : false, "suffix" : "" }, { "dropping-particle" : "", "family" : "Bastani", "given" : "Farokh B", "non-dropping-particle" : "", "parse-names" : false, "suffix" : "" }, { "dropping-particle" : "", "family" : "Yen", "given" : "I-ling", "non-dropping-particle" : "", "parse-names" : false, "suffix" : "" }, { "dropping-particle" : "", "family" : "Paul", "given" : "Raymond A", "non-dropping-particle" : "", "parse-names" : false, "suffix" : "" } ], "id" : "ITEM-1", "issued" : { "date-parts" : [ [ "2005" ] ] }, "title" : "Empirical Assessment of Machine Learning based Software Defect Prediction Techniques", "type" : "article-journal" }, "uris" : [ "http://www.mendeley.com/documents/?uuid=84fc76dc-8b91-4ab4-941a-7aa9272dc27f" ] } ], "mendeley" : { "previouslyFormattedCitation" : "[5]" }, "properties" : { "noteIndex" : 0 }, "schema" : "https://github.com/citation-style-language/schema/raw/master/csl-citation.json" }</w:instrText>
      </w:r>
      <w:r w:rsidR="00AC1C6C">
        <w:fldChar w:fldCharType="separate"/>
      </w:r>
      <w:r w:rsidR="00A81950" w:rsidRPr="00A81950">
        <w:rPr>
          <w:noProof/>
        </w:rPr>
        <w:t>[5]</w:t>
      </w:r>
      <w:r w:rsidR="00AC1C6C">
        <w:fldChar w:fldCharType="end"/>
      </w:r>
      <w:r w:rsidR="00AC1C6C">
        <w:t xml:space="preserve"> </w:t>
      </w:r>
      <w:r w:rsidR="00185978">
        <w:t xml:space="preserve">performed an empirical assessment of several machine learning techniques </w:t>
      </w:r>
      <w:r w:rsidR="000A4DB2">
        <w:t xml:space="preserve">and found that the </w:t>
      </w:r>
      <w:r w:rsidR="00185978">
        <w:t>max</w:t>
      </w:r>
      <w:r w:rsidR="004A57B0">
        <w:t xml:space="preserve">imum accuracy </w:t>
      </w:r>
      <w:r w:rsidR="000A4DB2">
        <w:t xml:space="preserve">they could achieve was </w:t>
      </w:r>
      <w:r w:rsidR="004A57B0">
        <w:t xml:space="preserve">about </w:t>
      </w:r>
      <w:r w:rsidR="00D806CB">
        <w:t xml:space="preserve">51.56%. On the other hand, </w:t>
      </w:r>
      <w:r w:rsidR="00C065A5">
        <w:t>machine-learning</w:t>
      </w:r>
      <w:r w:rsidR="00D806CB">
        <w:t xml:space="preserve"> </w:t>
      </w:r>
      <w:r w:rsidR="00861136">
        <w:t>techniques have</w:t>
      </w:r>
      <w:r w:rsidR="00D806CB">
        <w:t xml:space="preserve"> been successfu</w:t>
      </w:r>
      <w:r w:rsidR="00C065A5">
        <w:t>l</w:t>
      </w:r>
      <w:r w:rsidR="00D806CB">
        <w:t>l</w:t>
      </w:r>
      <w:r w:rsidR="00C065A5">
        <w:t>y</w:t>
      </w:r>
      <w:r w:rsidR="00D806CB">
        <w:t xml:space="preserve"> </w:t>
      </w:r>
      <w:r w:rsidR="00861136">
        <w:t xml:space="preserve">applied to facilitate the </w:t>
      </w:r>
      <w:r w:rsidR="00D806CB">
        <w:t xml:space="preserve">process </w:t>
      </w:r>
      <w:r w:rsidR="00861136">
        <w:t xml:space="preserve">of </w:t>
      </w:r>
      <w:r w:rsidR="00B47D87">
        <w:t>resolving a</w:t>
      </w:r>
      <w:r w:rsidR="009863CC">
        <w:t xml:space="preserve"> software bug</w:t>
      </w:r>
      <w:r w:rsidR="00D806CB">
        <w:t xml:space="preserve">. </w:t>
      </w:r>
      <w:r w:rsidR="00257DF5">
        <w:t xml:space="preserve">This process </w:t>
      </w:r>
      <w:r w:rsidR="009863CC">
        <w:t xml:space="preserve">involves </w:t>
      </w:r>
      <w:r w:rsidR="00257DF5">
        <w:t xml:space="preserve">the several stages that </w:t>
      </w:r>
      <w:r w:rsidR="009863CC">
        <w:t xml:space="preserve">a defect goes through </w:t>
      </w:r>
      <w:r w:rsidR="00257DF5">
        <w:t xml:space="preserve">before it is resolved or fixed. </w:t>
      </w:r>
      <w:r w:rsidR="00D806CB">
        <w:t xml:space="preserve">This paper aims to </w:t>
      </w:r>
      <w:r w:rsidR="009863CC">
        <w:t xml:space="preserve">facilitate </w:t>
      </w:r>
      <w:r w:rsidR="00D806CB">
        <w:t xml:space="preserve">one </w:t>
      </w:r>
      <w:r w:rsidR="009863CC">
        <w:t xml:space="preserve">stage </w:t>
      </w:r>
      <w:r w:rsidR="00E03D21">
        <w:t>of this</w:t>
      </w:r>
      <w:r w:rsidR="00D806CB">
        <w:t xml:space="preserve"> defect resolution process</w:t>
      </w:r>
      <w:r w:rsidR="00E03D21">
        <w:t xml:space="preserve"> using </w:t>
      </w:r>
      <w:proofErr w:type="gramStart"/>
      <w:r w:rsidR="00E03D21">
        <w:t>machine-</w:t>
      </w:r>
      <w:r w:rsidR="009863CC">
        <w:t>learning</w:t>
      </w:r>
      <w:proofErr w:type="gramEnd"/>
      <w:r w:rsidR="00D806CB">
        <w:t>.</w:t>
      </w:r>
      <w:r w:rsidR="00E03D21">
        <w:t xml:space="preserve"> </w:t>
      </w:r>
    </w:p>
    <w:p w14:paraId="4C103275" w14:textId="515E8CC0" w:rsidR="00780CFF" w:rsidRDefault="00D806CB" w:rsidP="007E0DB3">
      <w:pPr>
        <w:pStyle w:val="NormalWeb"/>
        <w:ind w:firstLine="634"/>
      </w:pPr>
      <w:r>
        <w:t xml:space="preserve">A software defect is often represented in the form of a bug report. </w:t>
      </w:r>
      <w:r w:rsidR="00C176E9">
        <w:t>Almost all bug reports co</w:t>
      </w:r>
      <w:r w:rsidR="002F5501">
        <w:t>ntain a description of the, who reported and when</w:t>
      </w:r>
      <w:r w:rsidR="00C176E9">
        <w:t>.</w:t>
      </w:r>
      <w:r w:rsidR="00FE0925">
        <w:t xml:space="preserve"> </w:t>
      </w:r>
      <w:r w:rsidR="000B3D0F">
        <w:t>One of the stages of bug resolution process is a</w:t>
      </w:r>
      <w:r w:rsidR="00FE0925">
        <w:t xml:space="preserve">ssigning </w:t>
      </w:r>
      <w:r w:rsidR="000B3D0F">
        <w:t xml:space="preserve">the </w:t>
      </w:r>
      <w:r w:rsidR="00FE0925">
        <w:t>bug to an appropriate developer</w:t>
      </w:r>
      <w:r w:rsidR="000B3D0F">
        <w:t xml:space="preserve">. </w:t>
      </w:r>
      <w:r w:rsidR="00780CFF">
        <w:t xml:space="preserve">This is </w:t>
      </w:r>
      <w:r w:rsidR="000B3D0F">
        <w:t xml:space="preserve">a challenging problem and </w:t>
      </w:r>
      <w:r w:rsidR="00780CFF">
        <w:t>popularly known as bug triaging. Several ap</w:t>
      </w:r>
      <w:r w:rsidR="000B3D0F">
        <w:t xml:space="preserve">proaches have been proposed in the literature, some of these include </w:t>
      </w:r>
      <w:r w:rsidR="00D40DE8">
        <w:t>a supervised Bayesian learning based text categorization</w:t>
      </w:r>
      <w:r w:rsidR="00823827">
        <w:t xml:space="preserve"> </w:t>
      </w:r>
      <w:r w:rsidR="00823827">
        <w:fldChar w:fldCharType="begin" w:fldLock="1"/>
      </w:r>
      <w:r w:rsidR="002753D3">
        <w:instrText>ADDIN CSL_CITATION { "citationItems" : [ { "id" : "ITEM-1", "itemData" : { "author" : [ { "dropping-particle" : "", "family" : "Murphy", "given" : "Gail C", "non-dropping-particle" : "", "parse-names" : false, "suffix" : "" } ], "id" : "ITEM-1", "issued" : { "date-parts" : [ [ "2004" ] ] }, "page" : "1-6", "title" : "Automatic bug triage using text categorization", "type" : "article-journal" }, "uris" : [ "http://www.mendeley.com/documents/?uuid=4903829a-20f9-4607-9fc4-1bbe57fef699" ] } ], "mendeley" : { "previouslyFormattedCitation" : "[8]" }, "properties" : { "noteIndex" : 0 }, "schema" : "https://github.com/citation-style-language/schema/raw/master/csl-citation.json" }</w:instrText>
      </w:r>
      <w:r w:rsidR="00823827">
        <w:fldChar w:fldCharType="separate"/>
      </w:r>
      <w:r w:rsidR="00E3125B" w:rsidRPr="00E3125B">
        <w:rPr>
          <w:noProof/>
        </w:rPr>
        <w:t>[8]</w:t>
      </w:r>
      <w:r w:rsidR="00823827">
        <w:fldChar w:fldCharType="end"/>
      </w:r>
      <w:r w:rsidR="00D40DE8">
        <w:t xml:space="preserve">, using a latent semantic indexing method </w:t>
      </w:r>
      <w:r w:rsidR="00823827">
        <w:t xml:space="preserve">with a support vector machine </w:t>
      </w:r>
      <w:r w:rsidR="00823827">
        <w:fldChar w:fldCharType="begin" w:fldLock="1"/>
      </w:r>
      <w:r w:rsidR="002753D3">
        <w:instrText>ADDIN CSL_CITATION { "citationItems" : [ { "id" : "ITEM-1", "itemData" : { "DOI" : "10.1109/ICSEA.2009.92", "ISBN" : "978-1-4244-4779-4", "author" : [ { "dropping-particle" : "", "family" : "Ahsan", "given" : "Syed Nadeem", "non-dropping-particle" : "", "parse-names" : false, "suffix" : "" }, { "dropping-particle" : "", "family" : "Ferzund", "given" : "Javed", "non-dropping-particle" : "", "parse-names" : false, "suffix" : "" }, { "dropping-particle" : "", "family" : "Wotawa", "given" : "Franz", "non-dropping-particle" : "", "parse-names" : false, "suffix" : "" } ], "container-title" : "2009 Fourth International Conference on Software Engineering Advances", "id" : "ITEM-1", "issued" : { "date-parts" : [ [ "2009", "9" ] ] }, "page" : "216-221", "publisher" : "Ieee", "title" : "Automatic Software Bug Triage System (BTS) Based on Latent Semantic Indexing and Support Vector Machine", "type" : "article-journal" }, "uris" : [ "http://www.mendeley.com/documents/?uuid=5c24c267-15fc-47e0-83a6-5c35b16e2cd4" ] } ], "mendeley" : { "previouslyFormattedCitation" : "[1]" }, "properties" : { "noteIndex" : 0 }, "schema" : "https://github.com/citation-style-language/schema/raw/master/csl-citation.json" }</w:instrText>
      </w:r>
      <w:r w:rsidR="00823827">
        <w:fldChar w:fldCharType="separate"/>
      </w:r>
      <w:r w:rsidR="00823827" w:rsidRPr="00823827">
        <w:rPr>
          <w:noProof/>
        </w:rPr>
        <w:t>[1]</w:t>
      </w:r>
      <w:r w:rsidR="00823827">
        <w:fldChar w:fldCharType="end"/>
      </w:r>
      <w:r w:rsidR="00823827">
        <w:t>,</w:t>
      </w:r>
      <w:r w:rsidR="00780CFF">
        <w:t xml:space="preserve"> and </w:t>
      </w:r>
      <w:r w:rsidR="00D40DE8">
        <w:t>using an SVM with a combination of text and other features with a set of classifiers</w:t>
      </w:r>
      <w:r w:rsidR="00823827">
        <w:t xml:space="preserve"> </w:t>
      </w:r>
      <w:r w:rsidR="00823827">
        <w:fldChar w:fldCharType="begin" w:fldLock="1"/>
      </w:r>
      <w:r w:rsidR="002753D3">
        <w:instrText>ADDIN CSL_CITATION { "citationItems" : [ { "id" : "ITEM-1", "itemData" : { "ISBN" : "159593085X", "author" : [ { "dropping-particle" : "", "family" : "Anvik", "given" : "John", "non-dropping-particle" : "", "parse-names" : false, "suffix" : "" }, { "dropping-particle" : "", "family" : "Hiew", "given" : "Lyndon", "non-dropping-particle" : "", "parse-names" : false, "suffix" : "" }, { "dropping-particle" : "", "family" : "Murphy", "given" : "Gail C", "non-dropping-particle" : "", "parse-names" : false, "suffix" : "" } ], "id" : "ITEM-1", "issued" : { "date-parts" : [ [ "0" ] ] }, "page" : "361-370", "title" : "Who Should Fix This Bug ?", "type" : "article-journal" }, "uris" : [ "http://www.mendeley.com/documents/?uuid=d8a559bc-e6f0-46a3-9e79-f4b883724ff5" ] } ], "mendeley" : { "previouslyFormattedCitation" : "[4]" }, "properties" : { "noteIndex" : 0 }, "schema" : "https://github.com/citation-style-language/schema/raw/master/csl-citation.json" }</w:instrText>
      </w:r>
      <w:r w:rsidR="00823827">
        <w:fldChar w:fldCharType="separate"/>
      </w:r>
      <w:r w:rsidR="00A81950" w:rsidRPr="00A81950">
        <w:rPr>
          <w:noProof/>
        </w:rPr>
        <w:t>[4]</w:t>
      </w:r>
      <w:r w:rsidR="00823827">
        <w:fldChar w:fldCharType="end"/>
      </w:r>
      <w:r w:rsidR="00D40DE8">
        <w:t>.</w:t>
      </w:r>
      <w:r w:rsidR="00780CFF">
        <w:t xml:space="preserve"> </w:t>
      </w:r>
    </w:p>
    <w:p w14:paraId="0C5F2856" w14:textId="6E91BB5E" w:rsidR="002F5501" w:rsidRDefault="00FE0925" w:rsidP="007E0DB3">
      <w:pPr>
        <w:pStyle w:val="NormalWeb"/>
        <w:ind w:firstLine="634"/>
      </w:pPr>
      <w:r>
        <w:t xml:space="preserve"> </w:t>
      </w:r>
      <w:r w:rsidR="00AD0FF8">
        <w:t>Assigning one or more labels to categorize bugs is one of the ways in which the process of bug allocation can be facilitated. Some of these categories include</w:t>
      </w:r>
      <w:r w:rsidR="00464979">
        <w:t>,</w:t>
      </w:r>
      <w:r w:rsidR="002F5501">
        <w:t xml:space="preserve"> the severity of the bug</w:t>
      </w:r>
      <w:r w:rsidR="00803A2C">
        <w:t>, modules that</w:t>
      </w:r>
      <w:r w:rsidR="0082442C">
        <w:t xml:space="preserve"> might need change</w:t>
      </w:r>
      <w:r w:rsidR="00464979">
        <w:t xml:space="preserve">, technical knowledge </w:t>
      </w:r>
      <w:r w:rsidR="00803A2C">
        <w:t xml:space="preserve">and effort required. </w:t>
      </w:r>
      <w:r w:rsidR="00D5161E">
        <w:t xml:space="preserve">However, this is also an equally challenging problem. </w:t>
      </w:r>
      <w:r w:rsidR="00102ECB">
        <w:t xml:space="preserve">The simplest </w:t>
      </w:r>
      <w:r w:rsidR="007F3210">
        <w:t>form of this problem is to classify whether a given bug report is actually a defect in the software that requires corrective maintenance or requires other kinds of activities such as adding a new feature, change documentation, or an invalid use case.</w:t>
      </w:r>
      <w:r w:rsidR="00102ECB">
        <w:t xml:space="preserve"> </w:t>
      </w:r>
      <w:r w:rsidR="00B243EB">
        <w:t>In this regard, a</w:t>
      </w:r>
      <w:r w:rsidR="00102ECB">
        <w:t xml:space="preserve">n accuracy of between 77% and 82% was achieved with simple decision trees, naïve Bayes classifiers and logistic regression for </w:t>
      </w:r>
      <w:r w:rsidR="009F336F">
        <w:t>several open source software</w:t>
      </w:r>
      <w:r w:rsidR="00102ECB">
        <w:t xml:space="preserve"> projects – Mozilla, Eclipse and </w:t>
      </w:r>
      <w:proofErr w:type="spellStart"/>
      <w:r w:rsidR="00102ECB">
        <w:t>JBoss</w:t>
      </w:r>
      <w:proofErr w:type="spellEnd"/>
      <w:r w:rsidR="00102ECB">
        <w:t xml:space="preserve"> </w:t>
      </w:r>
      <w:r w:rsidR="00102ECB">
        <w:fldChar w:fldCharType="begin" w:fldLock="1"/>
      </w:r>
      <w:r w:rsidR="002753D3">
        <w:instrText>ADDIN CSL_CITATION { "citationItems" : [ { "id" : "ITEM-1", "itemData" : { "author" : [ { "dropping-particle" : "", "family" : "Antoniol", "given" : "Giuliano", "non-dropping-particle" : "", "parse-names" : false, "suffix" : "" }, { "dropping-particle" : "", "family" : "Ayari", "given" : "Kamel", "non-dropping-particle" : "", "parse-names" : false, "suffix" : "" }, { "dropping-particle" : "Di", "family" : "Penta", "given" : "Massimiliano", "non-dropping-particle" : "", "parse-names" : false, "suffix" : "" }, { "dropping-particle" : "", "family" : "Khomh", "given" : "Foutse", "non-dropping-particle" : "", "parse-names" : false, "suffix" : "" } ], "id" : "ITEM-1", "issued" : { "date-parts" : [ [ "0" ] ] }, "title" : "Is it a Bug or an Enhancement ? A Text-based Approach to Classify Change Requests", "type" : "article-journal" }, "uris" : [ "http://www.mendeley.com/documents/?uuid=181ee0af-5e24-4827-953a-18fd96223e49" ] } ], "mendeley" : { "previouslyFormattedCitation" : "[3]" }, "properties" : { "noteIndex" : 0 }, "schema" : "https://github.com/citation-style-language/schema/raw/master/csl-citation.json" }</w:instrText>
      </w:r>
      <w:r w:rsidR="00102ECB">
        <w:fldChar w:fldCharType="separate"/>
      </w:r>
      <w:r w:rsidR="00A81950" w:rsidRPr="00A81950">
        <w:rPr>
          <w:noProof/>
        </w:rPr>
        <w:t>[3]</w:t>
      </w:r>
      <w:r w:rsidR="00102ECB">
        <w:fldChar w:fldCharType="end"/>
      </w:r>
      <w:r w:rsidR="00102ECB">
        <w:t>.</w:t>
      </w:r>
    </w:p>
    <w:p w14:paraId="31FD8CAF" w14:textId="286B2EB9" w:rsidR="006340FB" w:rsidRDefault="00B243EB" w:rsidP="007E0DB3">
      <w:pPr>
        <w:pStyle w:val="NormalWeb"/>
        <w:ind w:firstLine="634"/>
      </w:pPr>
      <w:r>
        <w:t>Another form of bug classification is determining the severity of the bug.</w:t>
      </w:r>
      <w:r w:rsidR="00104A67">
        <w:t xml:space="preserve"> This is</w:t>
      </w:r>
      <w:r>
        <w:t xml:space="preserve"> extremely useful in bug triaging as it helps in both prioritizing and allocating the bug.</w:t>
      </w:r>
      <w:r w:rsidR="00631279">
        <w:t xml:space="preserve"> An array of machine-learning techniques was used to </w:t>
      </w:r>
      <w:r w:rsidR="006340FB">
        <w:t xml:space="preserve">predict severity </w:t>
      </w:r>
      <w:r w:rsidR="00631279">
        <w:t xml:space="preserve">of bugs from </w:t>
      </w:r>
      <w:r w:rsidR="006340FB">
        <w:t>NASA’s PITS projects</w:t>
      </w:r>
      <w:r w:rsidR="00BC1F27">
        <w:t xml:space="preserve">, with a maximum prediction accuracy of about 96.7% </w:t>
      </w:r>
      <w:r w:rsidR="00631279">
        <w:fldChar w:fldCharType="begin" w:fldLock="1"/>
      </w:r>
      <w:r w:rsidR="002753D3">
        <w:instrText>ADDIN CSL_CITATION { "citationItems" : [ { "id" : "ITEM-1", "itemData" : { "author" : [ { "dropping-particle" : "", "family" : "Chaturvedi", "given" : "K K", "non-dropping-particle" : "", "parse-names" : false, "suffix" : "" }, { "dropping-particle" : "", "family" : "Singh", "given" : "V B", "non-dropping-particle" : "", "parse-names" : false, "suffix" : "" } ], "id" : "ITEM-1", "issued" : { "date-parts" : [ [ "0" ] ] }, "title" : "Determining Bug Severity using Machine Learning Techniques", "type" : "article-journal" }, "uris" : [ "http://www.mendeley.com/documents/?uuid=7b3e52a2-90a8-41c5-9394-f34c8978a322" ] } ], "mendeley" : { "previouslyFormattedCitation" : "[6]" }, "properties" : { "noteIndex" : 0 }, "schema" : "https://github.com/citation-style-language/schema/raw/master/csl-citation.json" }</w:instrText>
      </w:r>
      <w:r w:rsidR="00631279">
        <w:fldChar w:fldCharType="separate"/>
      </w:r>
      <w:r w:rsidR="00A81950" w:rsidRPr="00A81950">
        <w:rPr>
          <w:noProof/>
        </w:rPr>
        <w:t>[6]</w:t>
      </w:r>
      <w:r w:rsidR="00631279">
        <w:fldChar w:fldCharType="end"/>
      </w:r>
      <w:r w:rsidR="006340FB">
        <w:t>. They also showed that the t</w:t>
      </w:r>
      <w:r w:rsidR="002141D7">
        <w:t>ype of classification algorithm</w:t>
      </w:r>
      <w:r w:rsidR="006340FB">
        <w:t xml:space="preserve"> </w:t>
      </w:r>
      <w:r w:rsidR="00B35308">
        <w:t xml:space="preserve">depends on the </w:t>
      </w:r>
      <w:r w:rsidR="006340FB">
        <w:t>project.</w:t>
      </w:r>
    </w:p>
    <w:p w14:paraId="7E88D932" w14:textId="4D0952D3" w:rsidR="00163C9D" w:rsidRDefault="00A83FE3" w:rsidP="007E0DB3">
      <w:pPr>
        <w:pStyle w:val="NormalWeb"/>
        <w:ind w:firstLine="634"/>
      </w:pPr>
      <w:proofErr w:type="spellStart"/>
      <w:r>
        <w:t>Github</w:t>
      </w:r>
      <w:proofErr w:type="spellEnd"/>
      <w:r w:rsidR="00781088">
        <w:rPr>
          <w:rStyle w:val="FootnoteReference"/>
        </w:rPr>
        <w:footnoteReference w:id="1"/>
      </w:r>
      <w:r>
        <w:t xml:space="preserve"> is a popular </w:t>
      </w:r>
      <w:r w:rsidR="00213A82">
        <w:t xml:space="preserve">platform for hosting and </w:t>
      </w:r>
      <w:r w:rsidR="0027051E">
        <w:t>managing</w:t>
      </w:r>
      <w:r w:rsidR="00213A82">
        <w:t xml:space="preserve"> open source </w:t>
      </w:r>
      <w:r w:rsidR="007A3BA2">
        <w:t xml:space="preserve">software </w:t>
      </w:r>
      <w:r w:rsidR="00213A82">
        <w:t>projects</w:t>
      </w:r>
      <w:r w:rsidR="007A3BA2">
        <w:t xml:space="preserve">. </w:t>
      </w:r>
      <w:proofErr w:type="spellStart"/>
      <w:r w:rsidR="00615B24">
        <w:t>Github</w:t>
      </w:r>
      <w:proofErr w:type="spellEnd"/>
      <w:r w:rsidR="00615B24">
        <w:t xml:space="preserve"> provides a bug-</w:t>
      </w:r>
      <w:r w:rsidR="001E4515">
        <w:t>tracking tool, which e</w:t>
      </w:r>
      <w:r w:rsidR="00622DE5">
        <w:t xml:space="preserve">ach project can use </w:t>
      </w:r>
      <w:r w:rsidR="001E4515">
        <w:t xml:space="preserve">to </w:t>
      </w:r>
      <w:r w:rsidR="00622DE5">
        <w:t xml:space="preserve">create and manage </w:t>
      </w:r>
      <w:r w:rsidR="007A7A90">
        <w:t>bug reports.</w:t>
      </w:r>
      <w:r w:rsidR="00F01A64">
        <w:t xml:space="preserve"> </w:t>
      </w:r>
      <w:r w:rsidR="00622DE5">
        <w:t>These bug reports are technical</w:t>
      </w:r>
      <w:r w:rsidR="009750DD">
        <w:t>ly</w:t>
      </w:r>
      <w:r w:rsidR="00622DE5">
        <w:t xml:space="preserve"> called ‘Issues’. </w:t>
      </w:r>
      <w:r w:rsidR="00C972B4">
        <w:t>The tool allows users to assign one or m</w:t>
      </w:r>
      <w:r w:rsidR="00CC03AC">
        <w:t>ore custom labels to each issue</w:t>
      </w:r>
      <w:r w:rsidR="00C972B4">
        <w:t xml:space="preserve">. </w:t>
      </w:r>
      <w:r w:rsidR="00615B24">
        <w:t>These labels are useful in prioritizing and categorizing issues.</w:t>
      </w:r>
      <w:r w:rsidR="006C519A">
        <w:t xml:space="preserve"> </w:t>
      </w:r>
      <w:r w:rsidR="00884BC9">
        <w:t xml:space="preserve">However, </w:t>
      </w:r>
      <w:r w:rsidR="00294B48">
        <w:t xml:space="preserve">assigning these labels requires </w:t>
      </w:r>
      <w:r w:rsidR="00AB477D">
        <w:t xml:space="preserve">considerable </w:t>
      </w:r>
      <w:r w:rsidR="00294B48">
        <w:t xml:space="preserve">manual effort. </w:t>
      </w:r>
      <w:r w:rsidR="00A74626">
        <w:t>Therefore,</w:t>
      </w:r>
      <w:r w:rsidR="00AB477D">
        <w:t xml:space="preserve"> the goal of my project is to facilitate this process by </w:t>
      </w:r>
      <w:r w:rsidR="00FD0429">
        <w:t xml:space="preserve">using machine learning techniques to predict </w:t>
      </w:r>
      <w:r w:rsidR="00BF0786">
        <w:t xml:space="preserve">the </w:t>
      </w:r>
      <w:r w:rsidR="00B819E0">
        <w:t xml:space="preserve">set </w:t>
      </w:r>
      <w:r w:rsidR="00BF0786">
        <w:t xml:space="preserve">of labels that can be assigned to an </w:t>
      </w:r>
      <w:r w:rsidR="00FD0429">
        <w:t>issue.</w:t>
      </w:r>
      <w:r w:rsidR="00F848A6">
        <w:t xml:space="preserve"> </w:t>
      </w:r>
    </w:p>
    <w:p w14:paraId="55B7E85E" w14:textId="7C192368" w:rsidR="00163C9D" w:rsidRDefault="00163C9D" w:rsidP="00163C9D">
      <w:pPr>
        <w:pStyle w:val="NormalWeb"/>
        <w:ind w:firstLine="634"/>
      </w:pPr>
      <w:r>
        <w:t xml:space="preserve">The rest of the paper is organized as follows. Section 2 explains the goals and problem statement. Section 3 gives a literature review of the current state of art papers relevant to this problem. Section 4 </w:t>
      </w:r>
      <w:r w:rsidR="00A92712">
        <w:t>talks about the dataset used for the project and techniques for dat</w:t>
      </w:r>
      <w:r w:rsidR="00B72BBF">
        <w:t xml:space="preserve">a collection. Section 5 explains </w:t>
      </w:r>
      <w:r w:rsidR="00A92712">
        <w:t xml:space="preserve">on how we came up with </w:t>
      </w:r>
      <w:r w:rsidR="00B72BBF">
        <w:t xml:space="preserve">our </w:t>
      </w:r>
      <w:r w:rsidR="00A92712">
        <w:t>featur</w:t>
      </w:r>
      <w:r w:rsidR="00B72BBF">
        <w:t>es. Section 6 gives a high level approach of our model. Section 7 shows our initial baseline performance and our approach to improve it. Section 8 and 9 provide details on error analysis and optimizing the individual models used in Stacking.</w:t>
      </w:r>
      <w:r w:rsidR="00A67776">
        <w:t xml:space="preserve"> The implementation and evaluation of the final model is presented in Section 10. </w:t>
      </w:r>
      <w:r w:rsidR="00DC318A">
        <w:t>Section 11 shows the results from evaluating the final model on our final test data. Section 12 concludes with scope for future work</w:t>
      </w:r>
      <w:r w:rsidR="003E01E2">
        <w:t>.</w:t>
      </w:r>
    </w:p>
    <w:p w14:paraId="2E8C72B0" w14:textId="7ACACFE3" w:rsidR="0040397C" w:rsidRDefault="0040397C" w:rsidP="0040397C">
      <w:pPr>
        <w:pStyle w:val="NormalWeb"/>
        <w:ind w:firstLine="634"/>
      </w:pPr>
      <w:r>
        <w:t xml:space="preserve"> </w:t>
      </w:r>
    </w:p>
    <w:p w14:paraId="069DD868" w14:textId="1910E11B" w:rsidR="00C14610" w:rsidRPr="006A1110" w:rsidRDefault="00F712A1" w:rsidP="00C14610">
      <w:pPr>
        <w:pStyle w:val="Heading1"/>
        <w:spacing w:before="0"/>
        <w:rPr>
          <w:sz w:val="24"/>
        </w:rPr>
      </w:pPr>
      <w:r>
        <w:rPr>
          <w:sz w:val="24"/>
        </w:rPr>
        <w:t>2</w:t>
      </w:r>
      <w:r w:rsidR="00C14610">
        <w:rPr>
          <w:sz w:val="24"/>
        </w:rPr>
        <w:t xml:space="preserve">. </w:t>
      </w:r>
      <w:r>
        <w:rPr>
          <w:sz w:val="24"/>
        </w:rPr>
        <w:t>ProBLEM STATEMENT</w:t>
      </w:r>
    </w:p>
    <w:p w14:paraId="750E1973" w14:textId="77777777" w:rsidR="00F02A89" w:rsidRDefault="00F02A89" w:rsidP="00F02A89">
      <w:pPr>
        <w:pStyle w:val="NormalWeb"/>
        <w:spacing w:after="0"/>
        <w:ind w:firstLine="634"/>
      </w:pPr>
    </w:p>
    <w:p w14:paraId="24D41254" w14:textId="0400382D" w:rsidR="0069575C" w:rsidRDefault="00200071" w:rsidP="00656299">
      <w:pPr>
        <w:pStyle w:val="NormalWeb"/>
      </w:pPr>
      <w:r>
        <w:t xml:space="preserve">Given a </w:t>
      </w:r>
      <w:r w:rsidR="007045C4">
        <w:t xml:space="preserve">set of issues (bug reports) </w:t>
      </w:r>
      <w:r w:rsidR="00A513EB">
        <w:t>of a</w:t>
      </w:r>
      <w:r w:rsidR="007045C4">
        <w:t xml:space="preserve"> </w:t>
      </w:r>
      <w:r>
        <w:t xml:space="preserve">project on </w:t>
      </w:r>
      <w:proofErr w:type="spellStart"/>
      <w:r>
        <w:t>Github</w:t>
      </w:r>
      <w:proofErr w:type="spellEnd"/>
      <w:r>
        <w:t xml:space="preserve"> and a set of predefined labels, the goal is to assign one or more labels to </w:t>
      </w:r>
      <w:r w:rsidR="007827C6">
        <w:t xml:space="preserve">an </w:t>
      </w:r>
      <w:r>
        <w:t>issue.</w:t>
      </w:r>
      <w:r w:rsidR="00E731EC">
        <w:t xml:space="preserve"> </w:t>
      </w:r>
      <w:r w:rsidR="004175A9">
        <w:t>It is fair to</w:t>
      </w:r>
      <w:r w:rsidR="006751FF">
        <w:t xml:space="preserve"> assume that the labels are independent and therefore, </w:t>
      </w:r>
      <w:r w:rsidR="00182ACB">
        <w:t xml:space="preserve">the problem reduces to a binary classifier for each label. </w:t>
      </w:r>
      <w:r w:rsidR="00926A86">
        <w:t xml:space="preserve">In other words, </w:t>
      </w:r>
      <w:r w:rsidR="004175A9">
        <w:t>the goal is to predict whether a given label can be assigned (TRUE) or not (FALSE) to a given issue.</w:t>
      </w:r>
      <w:r w:rsidR="00825ACF">
        <w:t xml:space="preserve"> Repeating this</w:t>
      </w:r>
      <w:r w:rsidR="00F128F5">
        <w:t xml:space="preserve"> prediction for all labels, will give us a set of labels that can be applied to an issue</w:t>
      </w:r>
      <w:r w:rsidR="00825ACF">
        <w:t xml:space="preserve">. </w:t>
      </w:r>
      <w:r w:rsidR="00C242E1">
        <w:t xml:space="preserve">However, each </w:t>
      </w:r>
      <w:r w:rsidR="008061B2">
        <w:t xml:space="preserve">label </w:t>
      </w:r>
      <w:r w:rsidR="00C242E1">
        <w:t>could require a different model</w:t>
      </w:r>
      <w:r w:rsidR="008061B2">
        <w:t xml:space="preserve"> for prediction</w:t>
      </w:r>
      <w:r w:rsidR="00C242E1">
        <w:t xml:space="preserve">. </w:t>
      </w:r>
      <w:r w:rsidR="00A74D1A">
        <w:t>Therefore, for a deeper analysis of</w:t>
      </w:r>
      <w:r w:rsidR="00FF48D6">
        <w:t xml:space="preserve"> particular technique</w:t>
      </w:r>
      <w:r w:rsidR="00A74D1A">
        <w:t xml:space="preserve">, we restrict the scope of this paper to the prediction of </w:t>
      </w:r>
      <w:r w:rsidR="00FF48D6">
        <w:t xml:space="preserve">only </w:t>
      </w:r>
      <w:r w:rsidR="00A74D1A">
        <w:t xml:space="preserve">one such label for one of the projects on </w:t>
      </w:r>
      <w:proofErr w:type="spellStart"/>
      <w:r w:rsidR="00A74D1A">
        <w:t>Github</w:t>
      </w:r>
      <w:proofErr w:type="spellEnd"/>
      <w:r w:rsidR="00A74D1A">
        <w:t>.</w:t>
      </w:r>
    </w:p>
    <w:p w14:paraId="5072747F" w14:textId="76CFEBD1" w:rsidR="00116AFE" w:rsidRDefault="00A74D1A" w:rsidP="00A74D1A">
      <w:pPr>
        <w:pStyle w:val="NormalWeb"/>
        <w:ind w:firstLine="634"/>
      </w:pPr>
      <w:r>
        <w:t xml:space="preserve"> </w:t>
      </w:r>
    </w:p>
    <w:p w14:paraId="3A420F0E" w14:textId="2447D7B7" w:rsidR="00116AFE" w:rsidRPr="006A1110" w:rsidRDefault="00116AFE" w:rsidP="00116AFE">
      <w:pPr>
        <w:pStyle w:val="Heading1"/>
        <w:spacing w:before="0"/>
        <w:rPr>
          <w:sz w:val="24"/>
        </w:rPr>
      </w:pPr>
      <w:r>
        <w:rPr>
          <w:sz w:val="24"/>
        </w:rPr>
        <w:t>3. RELATED WORK</w:t>
      </w:r>
    </w:p>
    <w:p w14:paraId="49A42C3D" w14:textId="77777777" w:rsidR="00116AFE" w:rsidRDefault="00116AFE" w:rsidP="00116AFE">
      <w:pPr>
        <w:pStyle w:val="NormalWeb"/>
      </w:pPr>
    </w:p>
    <w:p w14:paraId="6FD48F16" w14:textId="7EF5B690" w:rsidR="00116AFE" w:rsidRDefault="00116AFE" w:rsidP="007E0DB3">
      <w:pPr>
        <w:pStyle w:val="NormalWeb"/>
        <w:ind w:firstLine="634"/>
      </w:pPr>
      <w:r>
        <w:t xml:space="preserve">It is important to review literature that addresses both bug identification and </w:t>
      </w:r>
      <w:r w:rsidR="00DC15F0">
        <w:t xml:space="preserve">bug </w:t>
      </w:r>
      <w:r>
        <w:t xml:space="preserve">resolution, since they share the same domain and to a large extent, </w:t>
      </w:r>
      <w:r w:rsidR="00DC15F0">
        <w:t xml:space="preserve">operate on the same </w:t>
      </w:r>
      <w:r>
        <w:t>data.</w:t>
      </w:r>
    </w:p>
    <w:p w14:paraId="74978036" w14:textId="759FC5B0" w:rsidR="002C14C6" w:rsidRDefault="002C14C6" w:rsidP="007E0DB3">
      <w:pPr>
        <w:pStyle w:val="NormalWeb"/>
        <w:ind w:firstLine="634"/>
      </w:pPr>
      <w:r>
        <w:t>Identifying whether a given code is buggy or not is a challenging problem. An automated analysis not only involves looking at the source code but also other factors such as who modified it, how many times was it modified, and so on</w:t>
      </w:r>
      <w:r w:rsidR="00825EC2">
        <w:t xml:space="preserve"> </w:t>
      </w:r>
      <w:r w:rsidR="00825EC2">
        <w:fldChar w:fldCharType="begin" w:fldLock="1"/>
      </w:r>
      <w:r w:rsidR="002753D3">
        <w:instrText>ADDIN CSL_CITATION { "citationItems" : [ { "id" : "ITEM-1", "itemData" : { "ISBN" : "0769523536", "author" : [ { "dropping-particle" : "", "family" : "Pan", "given" : "Kai", "non-dropping-particle" : "", "parse-names" : false, "suffix" : "" }, { "dropping-particle" : "", "family" : "Kim", "given" : "Sunghun", "non-dropping-particle" : "", "parse-names" : false, "suffix" : "" }, { "dropping-particle" : "", "family" : "Whitehead", "given" : "E James", "non-dropping-particle" : "", "parse-names" : false, "suffix" : "" } ], "id" : "ITEM-1", "issued" : { "date-parts" : [ [ "2006" ] ] }, "title" : "Bug Classification Using Program Slicing Metrics", "type" : "article-journal" }, "uris" : [ "http://www.mendeley.com/documents/?uuid=d457537b-6072-4c29-b657-550d9cd8b204" ] } ], "mendeley" : { "previouslyFormattedCitation" : "[9]" }, "properties" : { "noteIndex" : 0 }, "schema" : "https://github.com/citation-style-language/schema/raw/master/csl-citation.json" }</w:instrText>
      </w:r>
      <w:r w:rsidR="00825EC2">
        <w:fldChar w:fldCharType="separate"/>
      </w:r>
      <w:r w:rsidR="00825EC2" w:rsidRPr="00825EC2">
        <w:rPr>
          <w:noProof/>
        </w:rPr>
        <w:t>[9]</w:t>
      </w:r>
      <w:r w:rsidR="00825EC2">
        <w:fldChar w:fldCharType="end"/>
      </w:r>
      <w:r>
        <w:t xml:space="preserve">. </w:t>
      </w:r>
      <w:r w:rsidR="00825EC2">
        <w:t xml:space="preserve">An empirical assessment of several machine-learning based approaches on bug identification showed that a maximum accuracy achievable was not more than 51.56% </w:t>
      </w:r>
      <w:r w:rsidR="00825EC2">
        <w:fldChar w:fldCharType="begin" w:fldLock="1"/>
      </w:r>
      <w:r w:rsidR="002753D3">
        <w:instrText>ADDIN CSL_CITATION { "citationItems" : [ { "id" : "ITEM-1", "itemData" : { "ISBN" : "0769523471", "author" : [ { "dropping-particle" : "", "family" : "Challagulla", "given" : "Venkata U B", "non-dropping-particle" : "", "parse-names" : false, "suffix" : "" }, { "dropping-particle" : "", "family" : "Bastani", "given" : "Farokh B", "non-dropping-particle" : "", "parse-names" : false, "suffix" : "" }, { "dropping-particle" : "", "family" : "Yen", "given" : "I-ling", "non-dropping-particle" : "", "parse-names" : false, "suffix" : "" }, { "dropping-particle" : "", "family" : "Paul", "given" : "Raymond A", "non-dropping-particle" : "", "parse-names" : false, "suffix" : "" } ], "id" : "ITEM-1", "issued" : { "date-parts" : [ [ "2005" ] ] }, "title" : "Empirical Assessment of Machine Learning based Software Defect Prediction Techniques", "type" : "article-journal" }, "uris" : [ "http://www.mendeley.com/documents/?uuid=84fc76dc-8b91-4ab4-941a-7aa9272dc27f" ] } ], "mendeley" : { "previouslyFormattedCitation" : "[5]" }, "properties" : { "noteIndex" : 0 }, "schema" : "https://github.com/citation-style-language/schema/raw/master/csl-citation.json" }</w:instrText>
      </w:r>
      <w:r w:rsidR="00825EC2">
        <w:fldChar w:fldCharType="separate"/>
      </w:r>
      <w:r w:rsidR="00825EC2" w:rsidRPr="00825EC2">
        <w:rPr>
          <w:noProof/>
        </w:rPr>
        <w:t>[5]</w:t>
      </w:r>
      <w:r w:rsidR="00825EC2">
        <w:fldChar w:fldCharType="end"/>
      </w:r>
      <w:r w:rsidR="00825EC2">
        <w:t>.</w:t>
      </w:r>
    </w:p>
    <w:p w14:paraId="3369ACF9" w14:textId="32E413F6" w:rsidR="001C0D95" w:rsidRDefault="00825EC2" w:rsidP="007E0DB3">
      <w:pPr>
        <w:pStyle w:val="NormalWeb"/>
        <w:ind w:firstLine="634"/>
      </w:pPr>
      <w:r>
        <w:t xml:space="preserve">On the other hand, there has been reasonable success in categorizing bugs. </w:t>
      </w:r>
      <w:r w:rsidR="003107A6">
        <w:t>Most of the approaches in prior literature have used text based categorization</w:t>
      </w:r>
      <w:r w:rsidR="002753D3">
        <w:t xml:space="preserve"> </w:t>
      </w:r>
      <w:r w:rsidR="002753D3">
        <w:fldChar w:fldCharType="begin" w:fldLock="1"/>
      </w:r>
      <w:r w:rsidR="002753D3">
        <w:instrText>ADDIN CSL_CITATION { "citationItems" : [ { "id" : "ITEM-1", "itemData" : { "author" : [ { "dropping-particle" : "", "family" : "Chaturvedi", "given" : "K K", "non-dropping-particle" : "", "parse-names" : false, "suffix" : "" }, { "dropping-particle" : "", "family" : "Singh", "given" : "V B", "non-dropping-particle" : "", "parse-names" : false, "suffix" : "" } ], "id" : "ITEM-1", "issued" : { "date-parts" : [ [ "0" ] ] }, "title" : "Determining Bug Severity using Machine Learning Techniques", "type" : "article-journal" }, "uris" : [ "http://www.mendeley.com/documents/?uuid=7b3e52a2-90a8-41c5-9394-f34c8978a322" ] } ], "mendeley" : { "previouslyFormattedCitation" : "[6]" }, "properties" : { "noteIndex" : 0 }, "schema" : "https://github.com/citation-style-language/schema/raw/master/csl-citation.json" }</w:instrText>
      </w:r>
      <w:r w:rsidR="002753D3">
        <w:fldChar w:fldCharType="separate"/>
      </w:r>
      <w:r w:rsidR="002753D3" w:rsidRPr="002753D3">
        <w:rPr>
          <w:noProof/>
        </w:rPr>
        <w:t>[6]</w:t>
      </w:r>
      <w:r w:rsidR="002753D3">
        <w:fldChar w:fldCharType="end"/>
      </w:r>
      <w:r w:rsidR="002753D3">
        <w:t xml:space="preserve"> </w:t>
      </w:r>
      <w:r w:rsidR="002753D3">
        <w:fldChar w:fldCharType="begin" w:fldLock="1"/>
      </w:r>
      <w:r w:rsidR="002753D3">
        <w:instrText>ADDIN CSL_CITATION { "citationItems" : [ { "id" : "ITEM-1", "itemData" : { "author" : [ { "dropping-particle" : "", "family" : "Antoniol", "given" : "Giuliano", "non-dropping-particle" : "", "parse-names" : false, "suffix" : "" }, { "dropping-particle" : "", "family" : "Ayari", "given" : "Kamel", "non-dropping-particle" : "", "parse-names" : false, "suffix" : "" }, { "dropping-particle" : "Di", "family" : "Penta", "given" : "Massimiliano", "non-dropping-particle" : "", "parse-names" : false, "suffix" : "" }, { "dropping-particle" : "", "family" : "Khomh", "given" : "Foutse", "non-dropping-particle" : "", "parse-names" : false, "suffix" : "" } ], "id" : "ITEM-1", "issued" : { "date-parts" : [ [ "0" ] ] }, "title" : "Is it a Bug or an Enhancement ? A Text-based Approach to Classify Change Requests", "type" : "article-journal" }, "uris" : [ "http://www.mendeley.com/documents/?uuid=181ee0af-5e24-4827-953a-18fd96223e49" ] } ], "mendeley" : { "previouslyFormattedCitation" : "[3]" }, "properties" : { "noteIndex" : 0 }, "schema" : "https://github.com/citation-style-language/schema/raw/master/csl-citation.json" }</w:instrText>
      </w:r>
      <w:r w:rsidR="002753D3">
        <w:fldChar w:fldCharType="separate"/>
      </w:r>
      <w:r w:rsidR="002753D3" w:rsidRPr="002753D3">
        <w:rPr>
          <w:noProof/>
        </w:rPr>
        <w:t>[3]</w:t>
      </w:r>
      <w:r w:rsidR="002753D3">
        <w:fldChar w:fldCharType="end"/>
      </w:r>
      <w:r w:rsidR="003107A6">
        <w:t xml:space="preserve">. </w:t>
      </w:r>
      <w:r w:rsidR="002753D3">
        <w:t xml:space="preserve">A simplest form of categorization is to determine if a given bug requires just corrective maintenance or could require adding a new feature </w:t>
      </w:r>
      <w:r w:rsidR="002753D3">
        <w:fldChar w:fldCharType="begin" w:fldLock="1"/>
      </w:r>
      <w:r w:rsidR="002753D3">
        <w:instrText>ADDIN CSL_CITATION { "citationItems" : [ { "id" : "ITEM-1", "itemData" : { "author" : [ { "dropping-particle" : "", "family" : "Antoniol", "given" : "Giuliano", "non-dropping-particle" : "", "parse-names" : false, "suffix" : "" }, { "dropping-particle" : "", "family" : "Ayari", "given" : "Kamel", "non-dropping-particle" : "", "parse-names" : false, "suffix" : "" }, { "dropping-particle" : "Di", "family" : "Penta", "given" : "Massimiliano", "non-dropping-particle" : "", "parse-names" : false, "suffix" : "" }, { "dropping-particle" : "", "family" : "Khomh", "given" : "Foutse", "non-dropping-particle" : "", "parse-names" : false, "suffix" : "" } ], "id" : "ITEM-1", "issued" : { "date-parts" : [ [ "0" ] ] }, "title" : "Is it a Bug or an Enhancement ? A Text-based Approach to Classify Change Requests", "type" : "article-journal" }, "uris" : [ "http://www.mendeley.com/documents/?uuid=181ee0af-5e24-4827-953a-18fd96223e49" ] } ], "mendeley" : { "previouslyFormattedCitation" : "[3]" }, "properties" : { "noteIndex" : 0 }, "schema" : "https://github.com/citation-style-language/schema/raw/master/csl-citation.json" }</w:instrText>
      </w:r>
      <w:r w:rsidR="002753D3">
        <w:fldChar w:fldCharType="separate"/>
      </w:r>
      <w:r w:rsidR="002753D3" w:rsidRPr="002753D3">
        <w:rPr>
          <w:noProof/>
        </w:rPr>
        <w:t>[3]</w:t>
      </w:r>
      <w:r w:rsidR="002753D3">
        <w:fldChar w:fldCharType="end"/>
      </w:r>
      <w:r w:rsidR="002753D3">
        <w:t xml:space="preserve">. A common form of bug categorization is assigning a severity label to a bug </w:t>
      </w:r>
      <w:r w:rsidR="002753D3">
        <w:fldChar w:fldCharType="begin" w:fldLock="1"/>
      </w:r>
      <w:r w:rsidR="002753D3">
        <w:instrText>ADDIN CSL_CITATION { "citationItems" : [ { "id" : "ITEM-1", "itemData" : { "author" : [ { "dropping-particle" : "", "family" : "Chaturvedi", "given" : "K K", "non-dropping-particle" : "", "parse-names" : false, "suffix" : "" }, { "dropping-particle" : "", "family" : "Singh", "given" : "V B", "non-dropping-particle" : "", "parse-names" : false, "suffix" : "" } ], "id" : "ITEM-1", "issued" : { "date-parts" : [ [ "0" ] ] }, "title" : "Determining Bug Severity using Machine Learning Techniques", "type" : "article-journal" }, "uris" : [ "http://www.mendeley.com/documents/?uuid=7b3e52a2-90a8-41c5-9394-f34c8978a322" ] } ], "mendeley" : { "previouslyFormattedCitation" : "[6]" }, "properties" : { "noteIndex" : 0 }, "schema" : "https://github.com/citation-style-language/schema/raw/master/csl-citation.json" }</w:instrText>
      </w:r>
      <w:r w:rsidR="002753D3">
        <w:fldChar w:fldCharType="separate"/>
      </w:r>
      <w:r w:rsidR="002753D3" w:rsidRPr="002753D3">
        <w:rPr>
          <w:noProof/>
        </w:rPr>
        <w:t>[6]</w:t>
      </w:r>
      <w:r w:rsidR="002753D3">
        <w:fldChar w:fldCharType="end"/>
      </w:r>
      <w:r w:rsidR="002753D3">
        <w:t xml:space="preserve">. These are typically a set of five ordered labels, where the lowest number would indicate least severe and highest indicates most severe bug. </w:t>
      </w:r>
    </w:p>
    <w:p w14:paraId="6D417060" w14:textId="67514965" w:rsidR="002753D3" w:rsidRDefault="00F269EB" w:rsidP="007E0DB3">
      <w:pPr>
        <w:pStyle w:val="NormalWeb"/>
        <w:ind w:firstLine="634"/>
      </w:pPr>
      <w:r>
        <w:t xml:space="preserve">Our problem is different from previous bug categorization problems in two ways. First, the set of categories or labels is unrestricted since </w:t>
      </w:r>
      <w:r w:rsidR="004E1548">
        <w:t xml:space="preserve">it </w:t>
      </w:r>
      <w:r>
        <w:t xml:space="preserve">can be any </w:t>
      </w:r>
      <w:r w:rsidR="004E1548">
        <w:t>user-</w:t>
      </w:r>
      <w:r>
        <w:t xml:space="preserve">defined text. </w:t>
      </w:r>
      <w:r w:rsidR="009D17E9">
        <w:t>In other words, e</w:t>
      </w:r>
      <w:r>
        <w:t xml:space="preserve">ach label has a </w:t>
      </w:r>
      <w:r w:rsidR="009D17E9">
        <w:t xml:space="preserve">meaning that is defined by the user </w:t>
      </w:r>
      <w:r>
        <w:t xml:space="preserve">and two </w:t>
      </w:r>
      <w:r w:rsidR="009C28B8">
        <w:t xml:space="preserve">or more </w:t>
      </w:r>
      <w:r>
        <w:t xml:space="preserve">labels </w:t>
      </w:r>
      <w:r w:rsidR="009C28B8">
        <w:t xml:space="preserve">may or may not be </w:t>
      </w:r>
      <w:r>
        <w:t xml:space="preserve">related. </w:t>
      </w:r>
      <w:r w:rsidR="009C28B8">
        <w:t xml:space="preserve">Second, </w:t>
      </w:r>
      <w:r w:rsidR="009D17E9">
        <w:t xml:space="preserve">we are using </w:t>
      </w:r>
      <w:r w:rsidR="00EA3036">
        <w:t xml:space="preserve">data from </w:t>
      </w:r>
      <w:r w:rsidR="0029782F">
        <w:t xml:space="preserve">a </w:t>
      </w:r>
      <w:r w:rsidR="00EA3036">
        <w:t xml:space="preserve">social coding platform </w:t>
      </w:r>
      <w:r w:rsidR="0029782F">
        <w:t xml:space="preserve">called </w:t>
      </w:r>
      <w:proofErr w:type="spellStart"/>
      <w:r w:rsidR="0029782F">
        <w:t>Github</w:t>
      </w:r>
      <w:proofErr w:type="spellEnd"/>
      <w:r w:rsidR="0029782F">
        <w:t xml:space="preserve"> </w:t>
      </w:r>
      <w:r w:rsidR="00EA3036">
        <w:t>that no prior work</w:t>
      </w:r>
      <w:r w:rsidR="0029782F">
        <w:t xml:space="preserve"> on this problem has used</w:t>
      </w:r>
      <w:r w:rsidR="00EA3036">
        <w:t xml:space="preserve">. </w:t>
      </w:r>
      <w:r w:rsidR="0029782F">
        <w:t xml:space="preserve">Since </w:t>
      </w:r>
      <w:proofErr w:type="spellStart"/>
      <w:r w:rsidR="0029782F">
        <w:t>Github</w:t>
      </w:r>
      <w:proofErr w:type="spellEnd"/>
      <w:r w:rsidR="0029782F">
        <w:t xml:space="preserve"> allows users to collaborate in interesting ways, our approach to </w:t>
      </w:r>
      <w:r w:rsidR="001F7A9F">
        <w:t xml:space="preserve">design new </w:t>
      </w:r>
      <w:r w:rsidR="0029782F">
        <w:t>features is also a novel contribution</w:t>
      </w:r>
      <w:r w:rsidR="0095546F">
        <w:t xml:space="preserve"> to this problem</w:t>
      </w:r>
      <w:r w:rsidR="0029782F">
        <w:t>.</w:t>
      </w:r>
    </w:p>
    <w:p w14:paraId="462FF335" w14:textId="77777777" w:rsidR="00866AA9" w:rsidRDefault="00866AA9" w:rsidP="007E0DB3">
      <w:pPr>
        <w:pStyle w:val="NormalWeb"/>
        <w:ind w:firstLine="634"/>
      </w:pPr>
    </w:p>
    <w:p w14:paraId="03D0105C" w14:textId="2FFF36ED" w:rsidR="00FF48D6" w:rsidRPr="006A1110" w:rsidRDefault="00866AA9" w:rsidP="00FF48D6">
      <w:pPr>
        <w:pStyle w:val="Heading1"/>
        <w:spacing w:before="0"/>
        <w:rPr>
          <w:sz w:val="24"/>
        </w:rPr>
      </w:pPr>
      <w:r>
        <w:rPr>
          <w:sz w:val="24"/>
        </w:rPr>
        <w:t>4</w:t>
      </w:r>
      <w:r w:rsidR="0016334E">
        <w:rPr>
          <w:sz w:val="24"/>
        </w:rPr>
        <w:t>. DATASET</w:t>
      </w:r>
    </w:p>
    <w:p w14:paraId="69BFF2BC" w14:textId="77777777" w:rsidR="00FF48D6" w:rsidRDefault="00FF48D6" w:rsidP="00FF48D6">
      <w:pPr>
        <w:pStyle w:val="NormalWeb"/>
        <w:spacing w:after="0"/>
      </w:pPr>
    </w:p>
    <w:p w14:paraId="322E52CE" w14:textId="77777777" w:rsidR="009440AA" w:rsidRDefault="000F251E" w:rsidP="007E0DB3">
      <w:pPr>
        <w:pStyle w:val="NormalWeb"/>
        <w:ind w:firstLine="634"/>
      </w:pPr>
      <w:r>
        <w:t xml:space="preserve">I used </w:t>
      </w:r>
      <w:r w:rsidR="00D26567">
        <w:t xml:space="preserve">a subset of </w:t>
      </w:r>
      <w:r>
        <w:t xml:space="preserve">issues from </w:t>
      </w:r>
      <w:r w:rsidR="00D26567">
        <w:t xml:space="preserve">a </w:t>
      </w:r>
      <w:proofErr w:type="gramStart"/>
      <w:r w:rsidR="00D26567">
        <w:t>well known</w:t>
      </w:r>
      <w:proofErr w:type="gramEnd"/>
      <w:r w:rsidR="00D26567">
        <w:t xml:space="preserve"> project on </w:t>
      </w:r>
      <w:proofErr w:type="spellStart"/>
      <w:r w:rsidR="00D26567">
        <w:t>Github</w:t>
      </w:r>
      <w:proofErr w:type="spellEnd"/>
      <w:r w:rsidR="00D26567">
        <w:t xml:space="preserve"> called “</w:t>
      </w:r>
      <w:proofErr w:type="spellStart"/>
      <w:r w:rsidR="00D26567">
        <w:t>BootStrap</w:t>
      </w:r>
      <w:proofErr w:type="spellEnd"/>
      <w:r w:rsidR="00D26567">
        <w:t>”</w:t>
      </w:r>
      <w:r w:rsidR="00AA2311">
        <w:rPr>
          <w:rStyle w:val="FootnoteReference"/>
        </w:rPr>
        <w:footnoteReference w:id="2"/>
      </w:r>
      <w:r w:rsidR="00D26567">
        <w:t xml:space="preserve">. </w:t>
      </w:r>
      <w:r w:rsidR="00AA2311">
        <w:t>The project has over ten thousand issues and about thousand contributors.</w:t>
      </w:r>
      <w:r w:rsidR="005D585F">
        <w:t xml:space="preserve"> As of December 2014 the project has over ten thousand issues and about a thousand contributors. It uses a set of 12 </w:t>
      </w:r>
      <w:r w:rsidR="0019201D">
        <w:t xml:space="preserve">user-defined </w:t>
      </w:r>
      <w:r w:rsidR="005D585F">
        <w:t xml:space="preserve">labels to </w:t>
      </w:r>
      <w:r w:rsidR="0061053D">
        <w:t xml:space="preserve">categorize </w:t>
      </w:r>
      <w:r w:rsidR="005D585F">
        <w:t xml:space="preserve">issues. </w:t>
      </w:r>
      <w:r w:rsidR="0061053D">
        <w:t>For example, a label called “</w:t>
      </w:r>
      <w:r w:rsidR="003C5487">
        <w:t>CSS</w:t>
      </w:r>
      <w:r w:rsidR="0061053D">
        <w:t xml:space="preserve">” is used to tag an issue to mark it as an issue related to the CSS </w:t>
      </w:r>
      <w:r w:rsidR="000500FA">
        <w:t xml:space="preserve">technology </w:t>
      </w:r>
      <w:r w:rsidR="0061053D">
        <w:t>used in</w:t>
      </w:r>
      <w:r w:rsidR="00785E9D">
        <w:t xml:space="preserve"> web development</w:t>
      </w:r>
      <w:r w:rsidR="0061053D">
        <w:t xml:space="preserve">. </w:t>
      </w:r>
      <w:r w:rsidR="00BF4818">
        <w:t xml:space="preserve">Another example is </w:t>
      </w:r>
      <w:r w:rsidR="004E4B02">
        <w:t xml:space="preserve">a label called “docs”, which could indicate that the issue might need a change in the </w:t>
      </w:r>
      <w:r w:rsidR="00AD230B">
        <w:t xml:space="preserve">project </w:t>
      </w:r>
      <w:r w:rsidR="004E4B02">
        <w:t xml:space="preserve">documentation. </w:t>
      </w:r>
      <w:r w:rsidR="00AD230B">
        <w:t xml:space="preserve">These labels </w:t>
      </w:r>
      <w:r w:rsidR="00BF4818">
        <w:t>help users to quickly browse issues of relevance to them.</w:t>
      </w:r>
    </w:p>
    <w:p w14:paraId="08374449" w14:textId="77777777" w:rsidR="002C0A29" w:rsidRDefault="003C5487" w:rsidP="002C0A29">
      <w:pPr>
        <w:pStyle w:val="NormalWeb"/>
        <w:ind w:firstLine="634"/>
      </w:pPr>
      <w:r>
        <w:t>For this paper</w:t>
      </w:r>
      <w:r w:rsidR="00321CA6">
        <w:t>,</w:t>
      </w:r>
      <w:r>
        <w:t xml:space="preserve"> I chose </w:t>
      </w:r>
      <w:r w:rsidR="005702CC">
        <w:t xml:space="preserve">the do a binary classification </w:t>
      </w:r>
      <w:r w:rsidR="0072356F">
        <w:t xml:space="preserve">to predict </w:t>
      </w:r>
      <w:r w:rsidR="00321CA6">
        <w:t xml:space="preserve">whether a given </w:t>
      </w:r>
      <w:r w:rsidR="001076ED">
        <w:t>issue has</w:t>
      </w:r>
      <w:r w:rsidR="00321CA6">
        <w:t xml:space="preserve"> the </w:t>
      </w:r>
      <w:r w:rsidR="0072356F">
        <w:t>CSS</w:t>
      </w:r>
      <w:r w:rsidR="00321CA6">
        <w:t xml:space="preserve"> label or not</w:t>
      </w:r>
      <w:r>
        <w:t>.</w:t>
      </w:r>
      <w:r w:rsidR="00ED3DE6">
        <w:t xml:space="preserve"> Therefore, the class </w:t>
      </w:r>
      <w:r w:rsidR="005702CC">
        <w:t xml:space="preserve">variable </w:t>
      </w:r>
      <w:r w:rsidR="00ED3DE6">
        <w:t xml:space="preserve">is a nominal variable with values TRUE or FALSE. </w:t>
      </w:r>
      <w:r w:rsidR="009440AA">
        <w:t xml:space="preserve">I chose a random subset of </w:t>
      </w:r>
      <w:r w:rsidR="003B1B8A">
        <w:t xml:space="preserve">3900 labeled </w:t>
      </w:r>
      <w:r w:rsidR="009440AA">
        <w:t xml:space="preserve">issues </w:t>
      </w:r>
      <w:r w:rsidR="003B1B8A">
        <w:t>from the Bootstrap project such that fifty percent of these issues had the CSS label.</w:t>
      </w:r>
      <w:r w:rsidR="00ED3DE6">
        <w:t xml:space="preserve"> Hence, the class value is TRUE in fifty percent of </w:t>
      </w:r>
      <w:r w:rsidR="001076ED">
        <w:t xml:space="preserve">instances </w:t>
      </w:r>
      <w:r w:rsidR="00ED3DE6">
        <w:t xml:space="preserve">and FALSE in the other fifty percent. </w:t>
      </w:r>
      <w:r w:rsidR="005702CC">
        <w:t>Ideally, I should have chosen the distribution of class value</w:t>
      </w:r>
      <w:r w:rsidR="000E79E0">
        <w:t>s</w:t>
      </w:r>
      <w:r w:rsidR="005702CC">
        <w:t xml:space="preserve"> that reflects the real data. However, </w:t>
      </w:r>
      <w:r w:rsidR="00C70077">
        <w:t>since multiple labels can</w:t>
      </w:r>
      <w:r w:rsidR="00156F9E">
        <w:t xml:space="preserve"> be assigned to a single issue</w:t>
      </w:r>
      <w:r w:rsidR="00480F07">
        <w:t>, using the distribution of a class label in a given project is highly unreliable</w:t>
      </w:r>
      <w:r w:rsidR="00C70077">
        <w:t xml:space="preserve">. </w:t>
      </w:r>
      <w:r w:rsidR="000E79E0">
        <w:t xml:space="preserve">Therefore, I chose a uniform distribution of the class values in my dataset. </w:t>
      </w:r>
      <w:r w:rsidR="006F36E4">
        <w:t xml:space="preserve">I divided my dataset for development, model building and testing as shown </w:t>
      </w:r>
      <w:r w:rsidR="000E79E0">
        <w:t>following table.</w:t>
      </w:r>
    </w:p>
    <w:p w14:paraId="515CC55A" w14:textId="720C5DE0" w:rsidR="00F330A8" w:rsidRDefault="002852BB" w:rsidP="002C0A29">
      <w:pPr>
        <w:pStyle w:val="NormalWeb"/>
        <w:jc w:val="center"/>
      </w:pPr>
      <w:r>
        <w:t>TABLE 1</w:t>
      </w:r>
    </w:p>
    <w:tbl>
      <w:tblPr>
        <w:tblStyle w:val="TableGrid"/>
        <w:tblW w:w="5238" w:type="dxa"/>
        <w:tblLook w:val="04A0" w:firstRow="1" w:lastRow="0" w:firstColumn="1" w:lastColumn="0" w:noHBand="0" w:noVBand="1"/>
      </w:tblPr>
      <w:tblGrid>
        <w:gridCol w:w="2520"/>
        <w:gridCol w:w="2718"/>
      </w:tblGrid>
      <w:tr w:rsidR="00A551CD" w14:paraId="578F11C1" w14:textId="77777777" w:rsidTr="00C4380D">
        <w:tc>
          <w:tcPr>
            <w:tcW w:w="2520" w:type="dxa"/>
          </w:tcPr>
          <w:p w14:paraId="6099871A" w14:textId="574DFDFA" w:rsidR="00A551CD" w:rsidRPr="00A551CD" w:rsidRDefault="00A551CD" w:rsidP="00A551CD">
            <w:pPr>
              <w:pStyle w:val="NormalWeb"/>
              <w:jc w:val="center"/>
              <w:rPr>
                <w:b/>
              </w:rPr>
            </w:pPr>
            <w:r w:rsidRPr="00A551CD">
              <w:rPr>
                <w:b/>
              </w:rPr>
              <w:t>Dataset</w:t>
            </w:r>
          </w:p>
        </w:tc>
        <w:tc>
          <w:tcPr>
            <w:tcW w:w="2718" w:type="dxa"/>
          </w:tcPr>
          <w:p w14:paraId="7CE0CFC1" w14:textId="2093F476" w:rsidR="00A551CD" w:rsidRPr="00A551CD" w:rsidRDefault="00A551CD" w:rsidP="00A551CD">
            <w:pPr>
              <w:pStyle w:val="NormalWeb"/>
              <w:jc w:val="center"/>
              <w:rPr>
                <w:b/>
              </w:rPr>
            </w:pPr>
            <w:r w:rsidRPr="00A551CD">
              <w:rPr>
                <w:b/>
              </w:rPr>
              <w:t>#Instances</w:t>
            </w:r>
          </w:p>
        </w:tc>
      </w:tr>
      <w:tr w:rsidR="00A551CD" w14:paraId="7FCB3F42" w14:textId="77777777" w:rsidTr="00C4380D">
        <w:tc>
          <w:tcPr>
            <w:tcW w:w="2520" w:type="dxa"/>
          </w:tcPr>
          <w:p w14:paraId="26A8EFA8" w14:textId="6716231D" w:rsidR="00A551CD" w:rsidRDefault="00A551CD" w:rsidP="007E0DB3">
            <w:pPr>
              <w:pStyle w:val="NormalWeb"/>
            </w:pPr>
            <w:r>
              <w:t>Complete Data</w:t>
            </w:r>
          </w:p>
        </w:tc>
        <w:tc>
          <w:tcPr>
            <w:tcW w:w="2718" w:type="dxa"/>
          </w:tcPr>
          <w:p w14:paraId="39FED201" w14:textId="661555FB" w:rsidR="00A551CD" w:rsidRDefault="00A551CD" w:rsidP="007E0DB3">
            <w:pPr>
              <w:pStyle w:val="NormalWeb"/>
            </w:pPr>
            <w:r>
              <w:t>3900</w:t>
            </w:r>
          </w:p>
        </w:tc>
      </w:tr>
      <w:tr w:rsidR="00A551CD" w14:paraId="5013AECE" w14:textId="77777777" w:rsidTr="00C4380D">
        <w:tc>
          <w:tcPr>
            <w:tcW w:w="2520" w:type="dxa"/>
          </w:tcPr>
          <w:p w14:paraId="5E749103" w14:textId="5B90692E" w:rsidR="00A551CD" w:rsidRDefault="00A551CD" w:rsidP="007E0DB3">
            <w:pPr>
              <w:pStyle w:val="NormalWeb"/>
            </w:pPr>
            <w:r>
              <w:t>Development Data</w:t>
            </w:r>
          </w:p>
        </w:tc>
        <w:tc>
          <w:tcPr>
            <w:tcW w:w="2718" w:type="dxa"/>
          </w:tcPr>
          <w:p w14:paraId="38EBFB47" w14:textId="4E1FF23C" w:rsidR="00A551CD" w:rsidRDefault="00A551CD" w:rsidP="007E0DB3">
            <w:pPr>
              <w:pStyle w:val="NormalWeb"/>
            </w:pPr>
            <w:r>
              <w:t>400</w:t>
            </w:r>
          </w:p>
        </w:tc>
      </w:tr>
      <w:tr w:rsidR="00A551CD" w14:paraId="1E0B5345" w14:textId="77777777" w:rsidTr="00C4380D">
        <w:tc>
          <w:tcPr>
            <w:tcW w:w="2520" w:type="dxa"/>
          </w:tcPr>
          <w:p w14:paraId="069940A6" w14:textId="3A9CD08C" w:rsidR="00A551CD" w:rsidRDefault="00A551CD" w:rsidP="007E0DB3">
            <w:pPr>
              <w:pStyle w:val="NormalWeb"/>
            </w:pPr>
            <w:r>
              <w:t>Cross Validation Data</w:t>
            </w:r>
          </w:p>
        </w:tc>
        <w:tc>
          <w:tcPr>
            <w:tcW w:w="2718" w:type="dxa"/>
          </w:tcPr>
          <w:p w14:paraId="4051D2A8" w14:textId="2CF96227" w:rsidR="00A551CD" w:rsidRDefault="00A551CD" w:rsidP="007E0DB3">
            <w:pPr>
              <w:pStyle w:val="NormalWeb"/>
            </w:pPr>
            <w:r>
              <w:t>2500</w:t>
            </w:r>
          </w:p>
        </w:tc>
      </w:tr>
      <w:tr w:rsidR="00A551CD" w14:paraId="5B8D29CA" w14:textId="77777777" w:rsidTr="00C4380D">
        <w:tc>
          <w:tcPr>
            <w:tcW w:w="2520" w:type="dxa"/>
          </w:tcPr>
          <w:p w14:paraId="011E6448" w14:textId="5189242C" w:rsidR="00A551CD" w:rsidRDefault="00A551CD" w:rsidP="007E0DB3">
            <w:pPr>
              <w:pStyle w:val="NormalWeb"/>
            </w:pPr>
            <w:r>
              <w:t>Final Test Data</w:t>
            </w:r>
          </w:p>
        </w:tc>
        <w:tc>
          <w:tcPr>
            <w:tcW w:w="2718" w:type="dxa"/>
          </w:tcPr>
          <w:p w14:paraId="05F9CF2A" w14:textId="153D9B41" w:rsidR="00A551CD" w:rsidRDefault="00A551CD" w:rsidP="007E0DB3">
            <w:pPr>
              <w:pStyle w:val="NormalWeb"/>
            </w:pPr>
            <w:r>
              <w:t>1000</w:t>
            </w:r>
          </w:p>
        </w:tc>
      </w:tr>
    </w:tbl>
    <w:p w14:paraId="56055782" w14:textId="77777777" w:rsidR="000E79E0" w:rsidRDefault="000E79E0" w:rsidP="00866AA9">
      <w:pPr>
        <w:pStyle w:val="NormalWeb"/>
      </w:pPr>
    </w:p>
    <w:p w14:paraId="648366CF" w14:textId="77777777" w:rsidR="003779DD" w:rsidRDefault="003779DD" w:rsidP="007E0DB3">
      <w:pPr>
        <w:pStyle w:val="NormalWeb"/>
        <w:ind w:firstLine="634"/>
      </w:pPr>
    </w:p>
    <w:p w14:paraId="15792B6B" w14:textId="6F1368D0" w:rsidR="003779DD" w:rsidRPr="006A1110" w:rsidRDefault="003779DD" w:rsidP="003779DD">
      <w:pPr>
        <w:pStyle w:val="Heading1"/>
        <w:spacing w:before="0"/>
        <w:rPr>
          <w:sz w:val="24"/>
        </w:rPr>
      </w:pPr>
      <w:r>
        <w:rPr>
          <w:sz w:val="24"/>
        </w:rPr>
        <w:t>5. FEATURE SPACe design</w:t>
      </w:r>
    </w:p>
    <w:p w14:paraId="6B96688B" w14:textId="77777777" w:rsidR="003779DD" w:rsidRDefault="003779DD" w:rsidP="0070670A">
      <w:pPr>
        <w:pStyle w:val="NormalWeb"/>
        <w:ind w:firstLine="634"/>
      </w:pPr>
    </w:p>
    <w:p w14:paraId="5FD107E2" w14:textId="27BFD951" w:rsidR="00753B20" w:rsidRDefault="00A17B97" w:rsidP="00656299">
      <w:pPr>
        <w:pStyle w:val="NormalWeb"/>
      </w:pPr>
      <w:r>
        <w:t>Since this is not a readily available dataset, I designed a set of features based on</w:t>
      </w:r>
      <w:r w:rsidR="00B4630B">
        <w:t xml:space="preserve"> our</w:t>
      </w:r>
      <w:r>
        <w:t xml:space="preserve"> domain knowledge and improved them iteratively.</w:t>
      </w:r>
      <w:r w:rsidR="00B4630B">
        <w:t xml:space="preserve"> I used the </w:t>
      </w:r>
      <w:proofErr w:type="spellStart"/>
      <w:r w:rsidR="00B4630B">
        <w:t>Github</w:t>
      </w:r>
      <w:proofErr w:type="spellEnd"/>
      <w:r w:rsidR="00B4630B">
        <w:t xml:space="preserve"> API to extract the identified set of issues </w:t>
      </w:r>
      <w:r w:rsidR="000809E4">
        <w:t xml:space="preserve">in </w:t>
      </w:r>
      <w:r w:rsidR="00B4630B">
        <w:t>the Bootstrap project.</w:t>
      </w:r>
      <w:r w:rsidR="00B24A87">
        <w:t xml:space="preserve"> The source code used to mine data is available online</w:t>
      </w:r>
      <w:r w:rsidR="00987079">
        <w:rPr>
          <w:rStyle w:val="FootnoteReference"/>
        </w:rPr>
        <w:footnoteReference w:id="3"/>
      </w:r>
      <w:r w:rsidR="00B24A87">
        <w:t>.</w:t>
      </w:r>
    </w:p>
    <w:p w14:paraId="1BDA1336" w14:textId="70CB04E5" w:rsidR="00A17B97" w:rsidRDefault="006F36E4" w:rsidP="0070670A">
      <w:pPr>
        <w:pStyle w:val="NormalWeb"/>
        <w:ind w:firstLine="634"/>
      </w:pPr>
      <w:r>
        <w:t>Each issue</w:t>
      </w:r>
      <w:r w:rsidR="009D009E">
        <w:t xml:space="preserve"> has a title and a body (description of the bug). </w:t>
      </w:r>
      <w:r w:rsidR="00753B20">
        <w:t xml:space="preserve">It was obvious to use them as the set of text features. The issues also have </w:t>
      </w:r>
      <w:r w:rsidR="00EA3E17">
        <w:t>other attributes</w:t>
      </w:r>
      <w:r w:rsidR="007D6715">
        <w:t xml:space="preserve"> (meta-data or column)</w:t>
      </w:r>
      <w:r w:rsidR="00EA3E17">
        <w:t xml:space="preserve"> such as</w:t>
      </w:r>
      <w:r w:rsidR="00C852AF">
        <w:t xml:space="preserve"> who created it</w:t>
      </w:r>
      <w:r w:rsidR="0058691E">
        <w:t xml:space="preserve">, </w:t>
      </w:r>
      <w:r w:rsidR="00860701">
        <w:t xml:space="preserve">and the </w:t>
      </w:r>
      <w:r w:rsidR="0058691E">
        <w:t>creation time</w:t>
      </w:r>
      <w:r w:rsidR="002017D4">
        <w:t>.</w:t>
      </w:r>
      <w:r w:rsidR="00FE67D4">
        <w:t xml:space="preserve"> Since I only consider</w:t>
      </w:r>
      <w:r w:rsidR="00C852AF">
        <w:t>ed</w:t>
      </w:r>
      <w:r w:rsidR="0058691E">
        <w:t xml:space="preserve"> closed (or resolved)</w:t>
      </w:r>
      <w:r w:rsidR="00C852AF">
        <w:t xml:space="preserve"> </w:t>
      </w:r>
      <w:r w:rsidR="00577520">
        <w:t xml:space="preserve">issues </w:t>
      </w:r>
      <w:r w:rsidR="00C852AF">
        <w:t xml:space="preserve">in my dataset, </w:t>
      </w:r>
      <w:r w:rsidR="0058691E">
        <w:t xml:space="preserve">I could also use the closing time and the number of comments </w:t>
      </w:r>
      <w:r w:rsidR="00577520">
        <w:t xml:space="preserve">in each issue </w:t>
      </w:r>
      <w:r w:rsidR="0058691E">
        <w:t xml:space="preserve">as my features. </w:t>
      </w:r>
      <w:r w:rsidR="002852BB">
        <w:t>Table 2</w:t>
      </w:r>
      <w:r w:rsidR="00EF0E20">
        <w:t xml:space="preserve"> </w:t>
      </w:r>
      <w:r w:rsidR="002852BB">
        <w:t xml:space="preserve">lists the </w:t>
      </w:r>
      <w:r w:rsidR="009C41F1">
        <w:t xml:space="preserve">first iteration of </w:t>
      </w:r>
      <w:r w:rsidR="002852BB">
        <w:t>column features in my dataset.</w:t>
      </w:r>
    </w:p>
    <w:p w14:paraId="6F8CABD1" w14:textId="45D2D5F1" w:rsidR="002852BB" w:rsidRDefault="00E45196" w:rsidP="002C0A29">
      <w:pPr>
        <w:pStyle w:val="NormalWeb"/>
        <w:jc w:val="center"/>
      </w:pPr>
      <w:r>
        <w:t>TABLE 2</w:t>
      </w:r>
    </w:p>
    <w:tbl>
      <w:tblPr>
        <w:tblStyle w:val="TableGrid"/>
        <w:tblW w:w="0" w:type="auto"/>
        <w:tblLayout w:type="fixed"/>
        <w:tblLook w:val="04A0" w:firstRow="1" w:lastRow="0" w:firstColumn="1" w:lastColumn="0" w:noHBand="0" w:noVBand="1"/>
      </w:tblPr>
      <w:tblGrid>
        <w:gridCol w:w="2358"/>
        <w:gridCol w:w="2430"/>
      </w:tblGrid>
      <w:tr w:rsidR="00B702D5" w14:paraId="49AAF1D3" w14:textId="0977555D" w:rsidTr="00B702D5">
        <w:tc>
          <w:tcPr>
            <w:tcW w:w="2358" w:type="dxa"/>
          </w:tcPr>
          <w:p w14:paraId="5C21459F" w14:textId="3787A939" w:rsidR="00B702D5" w:rsidRPr="00322B48" w:rsidRDefault="007D6715" w:rsidP="0070670A">
            <w:pPr>
              <w:pStyle w:val="NormalWeb"/>
              <w:rPr>
                <w:b/>
              </w:rPr>
            </w:pPr>
            <w:r>
              <w:rPr>
                <w:b/>
              </w:rPr>
              <w:t xml:space="preserve">Meta Data </w:t>
            </w:r>
            <w:r w:rsidR="00B702D5" w:rsidRPr="00322B48">
              <w:rPr>
                <w:b/>
              </w:rPr>
              <w:t>Feature</w:t>
            </w:r>
          </w:p>
        </w:tc>
        <w:tc>
          <w:tcPr>
            <w:tcW w:w="2430" w:type="dxa"/>
          </w:tcPr>
          <w:p w14:paraId="0378BB02" w14:textId="295236F7" w:rsidR="00B702D5" w:rsidRPr="00322B48" w:rsidRDefault="00B702D5" w:rsidP="00870E8A">
            <w:pPr>
              <w:pStyle w:val="NormalWeb"/>
              <w:jc w:val="left"/>
              <w:rPr>
                <w:b/>
              </w:rPr>
            </w:pPr>
            <w:r w:rsidRPr="00322B48">
              <w:rPr>
                <w:b/>
              </w:rPr>
              <w:t>Type</w:t>
            </w:r>
          </w:p>
        </w:tc>
      </w:tr>
      <w:tr w:rsidR="00B702D5" w14:paraId="5CAF7EB6" w14:textId="5A4C3CD0" w:rsidTr="00B702D5">
        <w:tc>
          <w:tcPr>
            <w:tcW w:w="2358" w:type="dxa"/>
          </w:tcPr>
          <w:p w14:paraId="3E0C0B09" w14:textId="6A4C0E8E" w:rsidR="00B702D5" w:rsidRDefault="00B702D5" w:rsidP="0070670A">
            <w:pPr>
              <w:pStyle w:val="NormalWeb"/>
            </w:pPr>
            <w:r>
              <w:t>Created By</w:t>
            </w:r>
          </w:p>
        </w:tc>
        <w:tc>
          <w:tcPr>
            <w:tcW w:w="2430" w:type="dxa"/>
          </w:tcPr>
          <w:p w14:paraId="6F103ADF" w14:textId="5016A61B" w:rsidR="00B702D5" w:rsidRDefault="00B702D5" w:rsidP="0070670A">
            <w:pPr>
              <w:pStyle w:val="NormalWeb"/>
            </w:pPr>
            <w:r>
              <w:t>Nominal</w:t>
            </w:r>
          </w:p>
        </w:tc>
      </w:tr>
      <w:tr w:rsidR="00B702D5" w14:paraId="114CFFD7" w14:textId="789424D5" w:rsidTr="00B702D5">
        <w:tc>
          <w:tcPr>
            <w:tcW w:w="2358" w:type="dxa"/>
          </w:tcPr>
          <w:p w14:paraId="5EC7AE88" w14:textId="4B967E00" w:rsidR="00B702D5" w:rsidRDefault="00B702D5" w:rsidP="0070670A">
            <w:pPr>
              <w:pStyle w:val="NormalWeb"/>
            </w:pPr>
            <w:r>
              <w:t>Creation Time</w:t>
            </w:r>
          </w:p>
        </w:tc>
        <w:tc>
          <w:tcPr>
            <w:tcW w:w="2430" w:type="dxa"/>
          </w:tcPr>
          <w:p w14:paraId="2D7F8CE5" w14:textId="4D062F3C" w:rsidR="00B702D5" w:rsidRDefault="00B702D5" w:rsidP="0070670A">
            <w:pPr>
              <w:pStyle w:val="NormalWeb"/>
            </w:pPr>
            <w:r>
              <w:t>Both</w:t>
            </w:r>
          </w:p>
        </w:tc>
      </w:tr>
      <w:tr w:rsidR="00B702D5" w14:paraId="308C6072" w14:textId="0A9FBB4C" w:rsidTr="00B702D5">
        <w:tc>
          <w:tcPr>
            <w:tcW w:w="2358" w:type="dxa"/>
          </w:tcPr>
          <w:p w14:paraId="1BEC4065" w14:textId="26E3ADCF" w:rsidR="00B702D5" w:rsidRDefault="005F549A" w:rsidP="005F549A">
            <w:pPr>
              <w:pStyle w:val="NormalWeb"/>
              <w:jc w:val="left"/>
            </w:pPr>
            <w:r>
              <w:t>#</w:t>
            </w:r>
            <w:r w:rsidR="00B702D5">
              <w:t>Comments</w:t>
            </w:r>
          </w:p>
        </w:tc>
        <w:tc>
          <w:tcPr>
            <w:tcW w:w="2430" w:type="dxa"/>
          </w:tcPr>
          <w:p w14:paraId="516F2933" w14:textId="185D9315" w:rsidR="00B702D5" w:rsidRDefault="00B702D5" w:rsidP="0070670A">
            <w:pPr>
              <w:pStyle w:val="NormalWeb"/>
            </w:pPr>
            <w:r>
              <w:t>Numeric</w:t>
            </w:r>
          </w:p>
        </w:tc>
      </w:tr>
      <w:tr w:rsidR="00B702D5" w14:paraId="25AB5CDD" w14:textId="77777777" w:rsidTr="00B702D5">
        <w:tc>
          <w:tcPr>
            <w:tcW w:w="2358" w:type="dxa"/>
          </w:tcPr>
          <w:p w14:paraId="347980BD" w14:textId="076538CD" w:rsidR="00B702D5" w:rsidRDefault="00B702D5" w:rsidP="0070670A">
            <w:pPr>
              <w:pStyle w:val="NormalWeb"/>
            </w:pPr>
            <w:r>
              <w:t>Closing Time</w:t>
            </w:r>
          </w:p>
        </w:tc>
        <w:tc>
          <w:tcPr>
            <w:tcW w:w="2430" w:type="dxa"/>
          </w:tcPr>
          <w:p w14:paraId="344C96EC" w14:textId="5140CC57" w:rsidR="00B702D5" w:rsidRDefault="00B702D5" w:rsidP="0070670A">
            <w:pPr>
              <w:pStyle w:val="NormalWeb"/>
            </w:pPr>
            <w:r>
              <w:t>Both</w:t>
            </w:r>
          </w:p>
        </w:tc>
      </w:tr>
      <w:tr w:rsidR="005F549A" w14:paraId="02A7DD39" w14:textId="77777777" w:rsidTr="00B702D5">
        <w:tc>
          <w:tcPr>
            <w:tcW w:w="2358" w:type="dxa"/>
          </w:tcPr>
          <w:p w14:paraId="65FDE10C" w14:textId="5AB22D75" w:rsidR="005F549A" w:rsidRDefault="005F4EEA" w:rsidP="005F4EEA">
            <w:pPr>
              <w:pStyle w:val="NormalWeb"/>
            </w:pPr>
            <w:r>
              <w:t>Time taken to close in hours</w:t>
            </w:r>
          </w:p>
        </w:tc>
        <w:tc>
          <w:tcPr>
            <w:tcW w:w="2430" w:type="dxa"/>
          </w:tcPr>
          <w:p w14:paraId="57AF7EFF" w14:textId="219B5B00" w:rsidR="005F549A" w:rsidRDefault="005F549A" w:rsidP="0070670A">
            <w:pPr>
              <w:pStyle w:val="NormalWeb"/>
            </w:pPr>
            <w:r>
              <w:t>Numeric</w:t>
            </w:r>
          </w:p>
        </w:tc>
      </w:tr>
    </w:tbl>
    <w:p w14:paraId="02A86272" w14:textId="77777777" w:rsidR="002852BB" w:rsidRDefault="002852BB" w:rsidP="0070670A">
      <w:pPr>
        <w:pStyle w:val="NormalWeb"/>
        <w:ind w:firstLine="634"/>
      </w:pPr>
    </w:p>
    <w:p w14:paraId="2FBB320B" w14:textId="40F4F1ED" w:rsidR="007F32B3" w:rsidRDefault="007D6715" w:rsidP="00656299">
      <w:pPr>
        <w:pStyle w:val="NormalWeb"/>
        <w:ind w:firstLine="720"/>
      </w:pPr>
      <w:r>
        <w:t>Throughout this paper I will refer to the meta-data features as column features</w:t>
      </w:r>
      <w:r w:rsidR="008C1704">
        <w:t>. The feature ‘Created By’ is the username of the user who reported the issue.</w:t>
      </w:r>
      <w:r w:rsidR="004B56C0">
        <w:t xml:space="preserve"> This feature had </w:t>
      </w:r>
      <w:r w:rsidR="008C1704">
        <w:t xml:space="preserve">1881 unique values </w:t>
      </w:r>
      <w:r w:rsidR="004B56C0">
        <w:t>out of 2500 instances in the cross validation data</w:t>
      </w:r>
      <w:r w:rsidR="008C1704">
        <w:t>.</w:t>
      </w:r>
      <w:r w:rsidR="007F32B3">
        <w:t xml:space="preserve"> Clearly, this feature will have a poor predictive power. Therefore, we decided to extract </w:t>
      </w:r>
      <w:r w:rsidR="00A611D0">
        <w:t xml:space="preserve">certain </w:t>
      </w:r>
      <w:r w:rsidR="007F32B3">
        <w:t>characteristics about each user.</w:t>
      </w:r>
      <w:r w:rsidR="00F523A9">
        <w:t xml:space="preserve"> </w:t>
      </w:r>
      <w:r w:rsidR="00A611D0">
        <w:t>Table 3 shows the features extracted for each user.</w:t>
      </w:r>
    </w:p>
    <w:p w14:paraId="104AD42E" w14:textId="072D4D01" w:rsidR="002F779B" w:rsidRDefault="002F779B" w:rsidP="002F779B">
      <w:pPr>
        <w:pStyle w:val="NormalWeb"/>
        <w:jc w:val="center"/>
      </w:pPr>
      <w:r>
        <w:t>TABLE 3: Extracted Features of  “Created By”</w:t>
      </w:r>
    </w:p>
    <w:tbl>
      <w:tblPr>
        <w:tblStyle w:val="TableGrid"/>
        <w:tblW w:w="0" w:type="auto"/>
        <w:tblLayout w:type="fixed"/>
        <w:tblLook w:val="04A0" w:firstRow="1" w:lastRow="0" w:firstColumn="1" w:lastColumn="0" w:noHBand="0" w:noVBand="1"/>
      </w:tblPr>
      <w:tblGrid>
        <w:gridCol w:w="2358"/>
        <w:gridCol w:w="2430"/>
      </w:tblGrid>
      <w:tr w:rsidR="002F779B" w14:paraId="5BCBC11B" w14:textId="77777777" w:rsidTr="00F523A9">
        <w:tc>
          <w:tcPr>
            <w:tcW w:w="2358" w:type="dxa"/>
          </w:tcPr>
          <w:p w14:paraId="6BB47C77" w14:textId="51112B09" w:rsidR="002F779B" w:rsidRPr="00322B48" w:rsidRDefault="002F779B" w:rsidP="00AF6839">
            <w:pPr>
              <w:pStyle w:val="NormalWeb"/>
              <w:rPr>
                <w:b/>
              </w:rPr>
            </w:pPr>
            <w:r w:rsidRPr="00322B48">
              <w:rPr>
                <w:b/>
              </w:rPr>
              <w:t>Feature</w:t>
            </w:r>
          </w:p>
        </w:tc>
        <w:tc>
          <w:tcPr>
            <w:tcW w:w="2430" w:type="dxa"/>
          </w:tcPr>
          <w:p w14:paraId="0617D825" w14:textId="77777777" w:rsidR="002F779B" w:rsidRPr="00322B48" w:rsidRDefault="002F779B" w:rsidP="00F523A9">
            <w:pPr>
              <w:pStyle w:val="NormalWeb"/>
              <w:jc w:val="left"/>
              <w:rPr>
                <w:b/>
              </w:rPr>
            </w:pPr>
            <w:r w:rsidRPr="00322B48">
              <w:rPr>
                <w:b/>
              </w:rPr>
              <w:t>Type</w:t>
            </w:r>
          </w:p>
        </w:tc>
      </w:tr>
      <w:tr w:rsidR="002F779B" w14:paraId="504B01C4" w14:textId="77777777" w:rsidTr="00F523A9">
        <w:tc>
          <w:tcPr>
            <w:tcW w:w="2358" w:type="dxa"/>
          </w:tcPr>
          <w:p w14:paraId="32BC1575" w14:textId="2A1C7AAF" w:rsidR="002F779B" w:rsidRDefault="005F549A" w:rsidP="005F549A">
            <w:pPr>
              <w:pStyle w:val="NormalWeb"/>
            </w:pPr>
            <w:r>
              <w:t>#</w:t>
            </w:r>
            <w:r w:rsidR="00AF6839">
              <w:t>Followers</w:t>
            </w:r>
          </w:p>
        </w:tc>
        <w:tc>
          <w:tcPr>
            <w:tcW w:w="2430" w:type="dxa"/>
          </w:tcPr>
          <w:p w14:paraId="748FEB83" w14:textId="102090FE" w:rsidR="002F779B" w:rsidRDefault="00AF6839" w:rsidP="00F523A9">
            <w:pPr>
              <w:pStyle w:val="NormalWeb"/>
            </w:pPr>
            <w:r>
              <w:t>Numeric</w:t>
            </w:r>
          </w:p>
        </w:tc>
      </w:tr>
      <w:tr w:rsidR="002F779B" w14:paraId="5673EA33" w14:textId="77777777" w:rsidTr="00F523A9">
        <w:tc>
          <w:tcPr>
            <w:tcW w:w="2358" w:type="dxa"/>
          </w:tcPr>
          <w:p w14:paraId="688F9BBC" w14:textId="2D651276" w:rsidR="002F779B" w:rsidRDefault="005F549A" w:rsidP="00F523A9">
            <w:pPr>
              <w:pStyle w:val="NormalWeb"/>
            </w:pPr>
            <w:r>
              <w:t>#</w:t>
            </w:r>
            <w:proofErr w:type="gramStart"/>
            <w:r w:rsidR="00F523A9">
              <w:t>Following  this</w:t>
            </w:r>
            <w:proofErr w:type="gramEnd"/>
            <w:r w:rsidR="00F523A9">
              <w:t xml:space="preserve"> user</w:t>
            </w:r>
          </w:p>
        </w:tc>
        <w:tc>
          <w:tcPr>
            <w:tcW w:w="2430" w:type="dxa"/>
          </w:tcPr>
          <w:p w14:paraId="68566BD6" w14:textId="56E66D0E" w:rsidR="002F779B" w:rsidRDefault="00F523A9" w:rsidP="00F523A9">
            <w:pPr>
              <w:pStyle w:val="NormalWeb"/>
            </w:pPr>
            <w:r>
              <w:t>Numeric</w:t>
            </w:r>
          </w:p>
        </w:tc>
      </w:tr>
      <w:tr w:rsidR="002F779B" w14:paraId="614FCE13" w14:textId="77777777" w:rsidTr="00F523A9">
        <w:tc>
          <w:tcPr>
            <w:tcW w:w="2358" w:type="dxa"/>
          </w:tcPr>
          <w:p w14:paraId="37EC913A" w14:textId="17E9D13F" w:rsidR="002F779B" w:rsidRDefault="00D9231C" w:rsidP="00D9231C">
            <w:pPr>
              <w:pStyle w:val="NormalWeb"/>
              <w:jc w:val="left"/>
            </w:pPr>
            <w:r>
              <w:t>#R</w:t>
            </w:r>
            <w:r w:rsidR="000D0691">
              <w:t>epositories S</w:t>
            </w:r>
            <w:r w:rsidR="00F523A9">
              <w:t>tarred</w:t>
            </w:r>
          </w:p>
        </w:tc>
        <w:tc>
          <w:tcPr>
            <w:tcW w:w="2430" w:type="dxa"/>
          </w:tcPr>
          <w:p w14:paraId="098C2ABA" w14:textId="77777777" w:rsidR="002F779B" w:rsidRDefault="002F779B" w:rsidP="00F523A9">
            <w:pPr>
              <w:pStyle w:val="NormalWeb"/>
            </w:pPr>
            <w:r>
              <w:t>Numeric</w:t>
            </w:r>
          </w:p>
        </w:tc>
      </w:tr>
      <w:tr w:rsidR="002F779B" w14:paraId="1158A1FB" w14:textId="77777777" w:rsidTr="00F523A9">
        <w:tc>
          <w:tcPr>
            <w:tcW w:w="2358" w:type="dxa"/>
          </w:tcPr>
          <w:p w14:paraId="4DA1AB0F" w14:textId="7E294C25" w:rsidR="002F779B" w:rsidRDefault="00D9231C" w:rsidP="00D9231C">
            <w:pPr>
              <w:pStyle w:val="NormalWeb"/>
            </w:pPr>
            <w:r>
              <w:t>#R</w:t>
            </w:r>
            <w:r w:rsidR="000D0691">
              <w:t>epositories W</w:t>
            </w:r>
            <w:r w:rsidR="00F523A9">
              <w:t>atched</w:t>
            </w:r>
          </w:p>
        </w:tc>
        <w:tc>
          <w:tcPr>
            <w:tcW w:w="2430" w:type="dxa"/>
          </w:tcPr>
          <w:p w14:paraId="4E2C3777" w14:textId="3911024A" w:rsidR="002F779B" w:rsidRDefault="00F523A9" w:rsidP="00F523A9">
            <w:pPr>
              <w:pStyle w:val="NormalWeb"/>
            </w:pPr>
            <w:r>
              <w:t>Numeric</w:t>
            </w:r>
          </w:p>
        </w:tc>
      </w:tr>
      <w:tr w:rsidR="000D0691" w14:paraId="4718C3DC" w14:textId="77777777" w:rsidTr="00F523A9">
        <w:tc>
          <w:tcPr>
            <w:tcW w:w="2358" w:type="dxa"/>
          </w:tcPr>
          <w:p w14:paraId="60F780B5" w14:textId="4EDDF0B2" w:rsidR="000D0691" w:rsidRDefault="00D9231C" w:rsidP="00D9231C">
            <w:pPr>
              <w:pStyle w:val="NormalWeb"/>
            </w:pPr>
            <w:r>
              <w:t>#R</w:t>
            </w:r>
            <w:r w:rsidR="000D0691">
              <w:t>epositories Owned</w:t>
            </w:r>
          </w:p>
        </w:tc>
        <w:tc>
          <w:tcPr>
            <w:tcW w:w="2430" w:type="dxa"/>
          </w:tcPr>
          <w:p w14:paraId="121191F3" w14:textId="3367B2C2" w:rsidR="000D0691" w:rsidRDefault="00D9231C" w:rsidP="00F523A9">
            <w:pPr>
              <w:pStyle w:val="NormalWeb"/>
            </w:pPr>
            <w:r>
              <w:t>Numeric</w:t>
            </w:r>
          </w:p>
        </w:tc>
      </w:tr>
      <w:tr w:rsidR="00F523A9" w14:paraId="0092FD58" w14:textId="77777777" w:rsidTr="00F523A9">
        <w:tc>
          <w:tcPr>
            <w:tcW w:w="2358" w:type="dxa"/>
          </w:tcPr>
          <w:p w14:paraId="321BB1D7" w14:textId="572BF7A7" w:rsidR="00F523A9" w:rsidRDefault="000D0691" w:rsidP="00F523A9">
            <w:pPr>
              <w:pStyle w:val="NormalWeb"/>
            </w:pPr>
            <w:r>
              <w:t>Programming Language of repositories watched or starred</w:t>
            </w:r>
          </w:p>
        </w:tc>
        <w:tc>
          <w:tcPr>
            <w:tcW w:w="2430" w:type="dxa"/>
          </w:tcPr>
          <w:p w14:paraId="6B824B63" w14:textId="0B97974E" w:rsidR="00F523A9" w:rsidRDefault="000D0691" w:rsidP="00F523A9">
            <w:pPr>
              <w:pStyle w:val="NormalWeb"/>
            </w:pPr>
            <w:r>
              <w:t>Both</w:t>
            </w:r>
          </w:p>
        </w:tc>
      </w:tr>
      <w:tr w:rsidR="000D0691" w14:paraId="104EF8E3" w14:textId="77777777" w:rsidTr="00F523A9">
        <w:tc>
          <w:tcPr>
            <w:tcW w:w="2358" w:type="dxa"/>
          </w:tcPr>
          <w:p w14:paraId="42867940" w14:textId="42AE9A40" w:rsidR="000D0691" w:rsidRDefault="000D0691" w:rsidP="000D0691">
            <w:pPr>
              <w:pStyle w:val="NormalWeb"/>
            </w:pPr>
            <w:r>
              <w:t>Programming Language of repositories owned</w:t>
            </w:r>
            <w:r w:rsidR="00556257">
              <w:t xml:space="preserve"> or contributed to.</w:t>
            </w:r>
          </w:p>
        </w:tc>
        <w:tc>
          <w:tcPr>
            <w:tcW w:w="2430" w:type="dxa"/>
          </w:tcPr>
          <w:p w14:paraId="3BE6621E" w14:textId="519451EB" w:rsidR="000D0691" w:rsidRDefault="000D0691" w:rsidP="00F523A9">
            <w:pPr>
              <w:pStyle w:val="NormalWeb"/>
            </w:pPr>
            <w:r>
              <w:t>Both</w:t>
            </w:r>
          </w:p>
        </w:tc>
      </w:tr>
    </w:tbl>
    <w:p w14:paraId="6CE615D6" w14:textId="77777777" w:rsidR="00A611D0" w:rsidRDefault="00A611D0" w:rsidP="005F7BDF">
      <w:pPr>
        <w:pStyle w:val="NormalWeb"/>
      </w:pPr>
    </w:p>
    <w:p w14:paraId="018E5882" w14:textId="3E39C50E" w:rsidR="00556257" w:rsidRDefault="00556257" w:rsidP="00656299">
      <w:pPr>
        <w:pStyle w:val="NormalWeb"/>
        <w:ind w:firstLine="720"/>
      </w:pPr>
      <w:r>
        <w:t xml:space="preserve">Each user has a set of repositories that they own, watch or star. </w:t>
      </w:r>
      <w:r w:rsidR="00636CA4">
        <w:t>T</w:t>
      </w:r>
      <w:r w:rsidR="00497C2A">
        <w:t>he programming languages that a user knows or is interested in</w:t>
      </w:r>
      <w:r w:rsidR="00636CA4">
        <w:t xml:space="preserve"> can be obtained by identifying the programming language of each such repository</w:t>
      </w:r>
      <w:r>
        <w:t>. There were a total of about 75 unique programming languages in all repositories. These feature</w:t>
      </w:r>
      <w:r w:rsidR="009D7F12">
        <w:t xml:space="preserve">s were named with a prefix </w:t>
      </w:r>
      <w:r>
        <w:t xml:space="preserve">Repo_ or Watch_ </w:t>
      </w:r>
      <w:r w:rsidR="009D7F12">
        <w:t xml:space="preserve">followed by the programing language </w:t>
      </w:r>
      <w:r>
        <w:t>to indicate whether they owned the repository or</w:t>
      </w:r>
      <w:r w:rsidR="009D7F12">
        <w:t xml:space="preserve"> watched</w:t>
      </w:r>
      <w:r w:rsidR="005176BD">
        <w:t xml:space="preserve"> </w:t>
      </w:r>
      <w:r w:rsidR="009D7F12">
        <w:t>/ starred the repository respectively</w:t>
      </w:r>
      <w:r>
        <w:t>.</w:t>
      </w:r>
      <w:r w:rsidR="006F4C7F">
        <w:t xml:space="preserve"> Further, these can be treated as nominal (</w:t>
      </w:r>
      <w:r w:rsidR="004D4036">
        <w:t xml:space="preserve">whether </w:t>
      </w:r>
      <w:proofErr w:type="spellStart"/>
      <w:r w:rsidR="004D4036">
        <w:t>atleast</w:t>
      </w:r>
      <w:proofErr w:type="spellEnd"/>
      <w:r w:rsidR="004D4036">
        <w:t xml:space="preserve"> one repository had the programming language or not</w:t>
      </w:r>
      <w:r w:rsidR="006F4C7F">
        <w:t>) or numeric (the</w:t>
      </w:r>
      <w:r w:rsidR="00A80B62">
        <w:t xml:space="preserve"> actual number of repositories).</w:t>
      </w:r>
    </w:p>
    <w:p w14:paraId="4880BA6A" w14:textId="75E43E06" w:rsidR="004B18E8" w:rsidRDefault="004B18E8" w:rsidP="00656299">
      <w:pPr>
        <w:pStyle w:val="NormalWeb"/>
        <w:ind w:firstLine="720"/>
      </w:pPr>
      <w:r>
        <w:t xml:space="preserve">The creation </w:t>
      </w:r>
      <w:r w:rsidR="00FA7CC2">
        <w:t>time contained the date, month, year and time when an issue was created. They were spread between years 2011 to 2014. Lo</w:t>
      </w:r>
      <w:r w:rsidR="00B12803">
        <w:t>oking closely at the development data, there was some correlation between the month and class value. So we</w:t>
      </w:r>
      <w:r w:rsidR="00FA7CC2">
        <w:t xml:space="preserve"> decided to </w:t>
      </w:r>
      <w:r w:rsidR="00B12803">
        <w:t xml:space="preserve">only </w:t>
      </w:r>
      <w:r w:rsidR="00FA7CC2">
        <w:t xml:space="preserve">use the ‘month’ of the creation </w:t>
      </w:r>
      <w:r w:rsidR="00B12803">
        <w:t xml:space="preserve">time and closing time. </w:t>
      </w:r>
      <w:r w:rsidR="00451DE1">
        <w:t>Also the time taken to resolve an issue looked promising. Hence, we added the difference between the closing time and creation time in hours as a</w:t>
      </w:r>
      <w:r w:rsidR="002F7DF3">
        <w:t>nother</w:t>
      </w:r>
      <w:r w:rsidR="00451DE1">
        <w:t xml:space="preserve"> feature. </w:t>
      </w:r>
      <w:r w:rsidR="00C811C6">
        <w:t xml:space="preserve">This </w:t>
      </w:r>
      <w:r w:rsidR="00D02EC3">
        <w:t xml:space="preserve">process resulted in </w:t>
      </w:r>
      <w:r w:rsidR="00C811C6">
        <w:t>about 129 column features.</w:t>
      </w:r>
    </w:p>
    <w:p w14:paraId="57CDC730" w14:textId="77777777" w:rsidR="00656299" w:rsidRDefault="00656299" w:rsidP="005F7BDF">
      <w:pPr>
        <w:pStyle w:val="NormalWeb"/>
      </w:pPr>
    </w:p>
    <w:p w14:paraId="26180E27" w14:textId="4607E6EB" w:rsidR="00533E26" w:rsidRPr="006A1110" w:rsidRDefault="00533E26" w:rsidP="00533E26">
      <w:pPr>
        <w:pStyle w:val="Heading1"/>
        <w:spacing w:before="0"/>
        <w:rPr>
          <w:sz w:val="24"/>
        </w:rPr>
      </w:pPr>
      <w:r>
        <w:rPr>
          <w:sz w:val="24"/>
        </w:rPr>
        <w:t>6. High level approach</w:t>
      </w:r>
    </w:p>
    <w:p w14:paraId="6CBE216D" w14:textId="77777777" w:rsidR="00FD779F" w:rsidRDefault="00FD779F" w:rsidP="00FD779F">
      <w:pPr>
        <w:pStyle w:val="NormalWeb"/>
        <w:spacing w:after="0"/>
      </w:pPr>
    </w:p>
    <w:p w14:paraId="7B1824D8" w14:textId="0949A035" w:rsidR="0040779D" w:rsidRDefault="00FD779F" w:rsidP="005F7BDF">
      <w:pPr>
        <w:pStyle w:val="NormalWeb"/>
      </w:pPr>
      <w:r>
        <w:t>In this section, we will summarize our final model. The subsequent sections will talk about how the model was iterated using error analysis.</w:t>
      </w:r>
    </w:p>
    <w:p w14:paraId="5E37ADEF" w14:textId="22E3094A" w:rsidR="004C6F75" w:rsidRDefault="00671096" w:rsidP="00656299">
      <w:pPr>
        <w:pStyle w:val="NormalWeb"/>
        <w:ind w:firstLine="720"/>
      </w:pPr>
      <w:r>
        <w:t xml:space="preserve">We found </w:t>
      </w:r>
      <w:r w:rsidR="00284932">
        <w:t xml:space="preserve">that </w:t>
      </w:r>
      <w:r w:rsidR="00C36BD3">
        <w:t xml:space="preserve">a naive </w:t>
      </w:r>
      <w:proofErr w:type="spellStart"/>
      <w:r w:rsidR="00C36BD3">
        <w:t>bayes</w:t>
      </w:r>
      <w:proofErr w:type="spellEnd"/>
      <w:r w:rsidR="00C36BD3">
        <w:t xml:space="preserve"> classifier performed better than an </w:t>
      </w:r>
      <w:r w:rsidR="00EE2FBF">
        <w:t>SMO</w:t>
      </w:r>
      <w:r w:rsidR="000C6E43">
        <w:t xml:space="preserve"> </w:t>
      </w:r>
      <w:r w:rsidR="00C36BD3">
        <w:t xml:space="preserve">when </w:t>
      </w:r>
      <w:r w:rsidR="00284932">
        <w:t>only text features</w:t>
      </w:r>
      <w:r w:rsidR="00C36BD3">
        <w:t xml:space="preserve"> were used</w:t>
      </w:r>
      <w:r w:rsidR="00284932">
        <w:t xml:space="preserve">. On the other hand, </w:t>
      </w:r>
      <w:r w:rsidR="00C36BD3">
        <w:t xml:space="preserve">an </w:t>
      </w:r>
      <w:r w:rsidR="00EE2FBF">
        <w:t>SMO</w:t>
      </w:r>
      <w:r w:rsidR="00C36BD3">
        <w:t xml:space="preserve"> performed better than naïve Bayes when </w:t>
      </w:r>
      <w:r w:rsidR="00284932">
        <w:t>only column features</w:t>
      </w:r>
      <w:r w:rsidR="00C36BD3">
        <w:t xml:space="preserve"> were used</w:t>
      </w:r>
      <w:r w:rsidR="00284932">
        <w:t xml:space="preserve">. </w:t>
      </w:r>
      <w:r w:rsidR="00C768F7">
        <w:t xml:space="preserve">When the entire set of features was used, </w:t>
      </w:r>
      <w:r w:rsidR="000C6E43">
        <w:t xml:space="preserve">SMO showed a slight increase in performance, however, NB showed a significant decrease in performance. </w:t>
      </w:r>
      <w:r w:rsidR="00454DC5">
        <w:t xml:space="preserve">We found that NB with text features </w:t>
      </w:r>
      <w:r w:rsidR="005B5440">
        <w:t>gave the best performance</w:t>
      </w:r>
      <w:r w:rsidR="00454DC5">
        <w:t xml:space="preserve"> a</w:t>
      </w:r>
      <w:r w:rsidR="000C6E43">
        <w:t xml:space="preserve">mong the </w:t>
      </w:r>
      <w:r w:rsidR="00CD2EDE">
        <w:t xml:space="preserve">above </w:t>
      </w:r>
      <w:r w:rsidR="00454DC5">
        <w:t>six models</w:t>
      </w:r>
      <w:r w:rsidR="000C6E43">
        <w:t>.</w:t>
      </w:r>
      <w:r w:rsidR="006002BB">
        <w:t xml:space="preserve"> So, on one hand, we only want to use NB with text features, while on other hand we also want to leverage the predictive power of column features. </w:t>
      </w:r>
      <w:r w:rsidR="008B65F2">
        <w:t xml:space="preserve">Therefore, this suggested that </w:t>
      </w:r>
      <w:r w:rsidR="004C6F75">
        <w:t xml:space="preserve">we use </w:t>
      </w:r>
      <w:r w:rsidR="006C5BDB">
        <w:t>NB with</w:t>
      </w:r>
      <w:r w:rsidR="004C6F75">
        <w:t xml:space="preserve"> text features and </w:t>
      </w:r>
      <w:r w:rsidR="00EE2FBF">
        <w:t>SMO</w:t>
      </w:r>
      <w:r w:rsidR="004C6F75">
        <w:t xml:space="preserve"> with </w:t>
      </w:r>
      <w:r w:rsidR="00591632">
        <w:t xml:space="preserve">both text and column features, </w:t>
      </w:r>
      <w:r w:rsidR="004C6F75">
        <w:t>and combine both models using Stacking</w:t>
      </w:r>
      <w:r w:rsidR="00ED69E1">
        <w:t xml:space="preserve"> with </w:t>
      </w:r>
      <w:proofErr w:type="spellStart"/>
      <w:r w:rsidR="00A86D6A">
        <w:t>JRip</w:t>
      </w:r>
      <w:proofErr w:type="spellEnd"/>
      <w:r w:rsidR="00F24C70">
        <w:t xml:space="preserve"> as a </w:t>
      </w:r>
      <w:proofErr w:type="gramStart"/>
      <w:r w:rsidR="00F24C70">
        <w:t>meta</w:t>
      </w:r>
      <w:proofErr w:type="gramEnd"/>
      <w:r w:rsidR="00F24C70">
        <w:t xml:space="preserve"> classifier</w:t>
      </w:r>
      <w:r w:rsidR="004C6F75">
        <w:t>.</w:t>
      </w:r>
      <w:r w:rsidR="006C5BDB">
        <w:t xml:space="preserve"> We found that </w:t>
      </w:r>
      <w:r w:rsidR="00F24C70">
        <w:t xml:space="preserve">model built using </w:t>
      </w:r>
      <w:r w:rsidR="006C5BDB">
        <w:t xml:space="preserve">the stacked classifier </w:t>
      </w:r>
      <w:r w:rsidR="00F24C70">
        <w:t xml:space="preserve">performed significantly better than </w:t>
      </w:r>
      <w:r w:rsidR="006C5BDB">
        <w:t>any of the abo</w:t>
      </w:r>
      <w:r w:rsidR="00F24C70">
        <w:t>v</w:t>
      </w:r>
      <w:r w:rsidR="006C5BDB">
        <w:t xml:space="preserve">e four models individually. </w:t>
      </w:r>
    </w:p>
    <w:p w14:paraId="41B1B94C" w14:textId="77777777" w:rsidR="00AF6EEB" w:rsidRDefault="00AF6EEB" w:rsidP="00656299">
      <w:pPr>
        <w:pStyle w:val="NormalWeb"/>
        <w:ind w:firstLine="720"/>
      </w:pPr>
    </w:p>
    <w:p w14:paraId="002F2CE5" w14:textId="1D03869E" w:rsidR="00AF6EEB" w:rsidRPr="006A1110" w:rsidRDefault="00FE29A6" w:rsidP="00AF6EEB">
      <w:pPr>
        <w:pStyle w:val="Heading1"/>
        <w:spacing w:before="0"/>
        <w:rPr>
          <w:sz w:val="24"/>
        </w:rPr>
      </w:pPr>
      <w:r>
        <w:rPr>
          <w:sz w:val="24"/>
        </w:rPr>
        <w:t>7</w:t>
      </w:r>
      <w:r w:rsidR="00AF6EEB">
        <w:rPr>
          <w:sz w:val="24"/>
        </w:rPr>
        <w:t>. BASELINE PERFORMANCE</w:t>
      </w:r>
    </w:p>
    <w:p w14:paraId="2CD9FC53" w14:textId="77777777" w:rsidR="00AF6EEB" w:rsidRDefault="00AF6EEB" w:rsidP="00CA3A8D">
      <w:pPr>
        <w:pStyle w:val="NormalWeb"/>
        <w:spacing w:after="0"/>
        <w:ind w:firstLine="720"/>
      </w:pPr>
    </w:p>
    <w:p w14:paraId="77BE9EAB" w14:textId="6D16E503" w:rsidR="00A501C4" w:rsidRDefault="0095275C" w:rsidP="00656299">
      <w:pPr>
        <w:pStyle w:val="NormalWeb"/>
        <w:ind w:firstLine="720"/>
      </w:pPr>
      <w:r>
        <w:t xml:space="preserve">Prior literature suggests that </w:t>
      </w:r>
      <w:r w:rsidR="00A501C4">
        <w:t>both weight based and probabilistic models are reasonable choices for the problem of bug categorization.</w:t>
      </w:r>
      <w:r w:rsidR="00160E7F">
        <w:t xml:space="preserve"> Therefore, we used an SMO and a Naïve Bayes (NB) classifier over the entire set</w:t>
      </w:r>
      <w:r w:rsidR="001A0D70">
        <w:t xml:space="preserve"> of features on the cross validation data, and performance values are shown in Table 4.</w:t>
      </w:r>
    </w:p>
    <w:p w14:paraId="26D24E69" w14:textId="19C0BC08" w:rsidR="001A0D70" w:rsidRDefault="00F90C55" w:rsidP="00D33AA7">
      <w:pPr>
        <w:pStyle w:val="NormalWeb"/>
        <w:jc w:val="center"/>
      </w:pPr>
      <w:r>
        <w:t xml:space="preserve">TABLE 4: </w:t>
      </w:r>
      <w:r w:rsidR="00D33AA7">
        <w:t>Performance on e</w:t>
      </w:r>
      <w:r>
        <w:t>ntire set of features</w:t>
      </w:r>
    </w:p>
    <w:tbl>
      <w:tblPr>
        <w:tblStyle w:val="TableGrid"/>
        <w:tblW w:w="0" w:type="auto"/>
        <w:tblLook w:val="04A0" w:firstRow="1" w:lastRow="0" w:firstColumn="1" w:lastColumn="0" w:noHBand="0" w:noVBand="1"/>
      </w:tblPr>
      <w:tblGrid>
        <w:gridCol w:w="1680"/>
        <w:gridCol w:w="1680"/>
        <w:gridCol w:w="1680"/>
      </w:tblGrid>
      <w:tr w:rsidR="00F90C55" w14:paraId="3DBFA6DC" w14:textId="77777777" w:rsidTr="00F90C55">
        <w:tc>
          <w:tcPr>
            <w:tcW w:w="1680" w:type="dxa"/>
          </w:tcPr>
          <w:p w14:paraId="41C61C54" w14:textId="49AB80FF" w:rsidR="00F90C55" w:rsidRPr="00D33AA7" w:rsidRDefault="00F90C55" w:rsidP="00F90C55">
            <w:pPr>
              <w:pStyle w:val="NormalWeb"/>
              <w:rPr>
                <w:b/>
              </w:rPr>
            </w:pPr>
            <w:r w:rsidRPr="00D33AA7">
              <w:rPr>
                <w:b/>
              </w:rPr>
              <w:t>Classifier</w:t>
            </w:r>
          </w:p>
        </w:tc>
        <w:tc>
          <w:tcPr>
            <w:tcW w:w="1680" w:type="dxa"/>
          </w:tcPr>
          <w:p w14:paraId="6839A4E5" w14:textId="538086CF" w:rsidR="00F90C55" w:rsidRPr="00D33AA7" w:rsidRDefault="00F90C55" w:rsidP="00F90C55">
            <w:pPr>
              <w:pStyle w:val="NormalWeb"/>
              <w:rPr>
                <w:b/>
              </w:rPr>
            </w:pPr>
            <w:r w:rsidRPr="00D33AA7">
              <w:rPr>
                <w:b/>
              </w:rPr>
              <w:t>Accuracy</w:t>
            </w:r>
          </w:p>
        </w:tc>
        <w:tc>
          <w:tcPr>
            <w:tcW w:w="1680" w:type="dxa"/>
          </w:tcPr>
          <w:p w14:paraId="0677D1FE" w14:textId="04C09AAE" w:rsidR="00F90C55" w:rsidRPr="00D33AA7" w:rsidRDefault="00F90C55" w:rsidP="00F90C55">
            <w:pPr>
              <w:pStyle w:val="NormalWeb"/>
              <w:rPr>
                <w:b/>
              </w:rPr>
            </w:pPr>
            <w:r w:rsidRPr="00D33AA7">
              <w:rPr>
                <w:b/>
              </w:rPr>
              <w:t>Kappa</w:t>
            </w:r>
          </w:p>
        </w:tc>
      </w:tr>
      <w:tr w:rsidR="00F90C55" w14:paraId="3704AE9D" w14:textId="77777777" w:rsidTr="00F90C55">
        <w:tc>
          <w:tcPr>
            <w:tcW w:w="1680" w:type="dxa"/>
          </w:tcPr>
          <w:p w14:paraId="7C71187D" w14:textId="6BFAB2C4" w:rsidR="00F90C55" w:rsidRDefault="00F90C55" w:rsidP="00F90C55">
            <w:pPr>
              <w:pStyle w:val="NormalWeb"/>
            </w:pPr>
            <w:r>
              <w:t>NB</w:t>
            </w:r>
          </w:p>
        </w:tc>
        <w:tc>
          <w:tcPr>
            <w:tcW w:w="1680" w:type="dxa"/>
          </w:tcPr>
          <w:p w14:paraId="19C57A0F" w14:textId="34084818" w:rsidR="00F90C55" w:rsidRDefault="00FC6940" w:rsidP="00F90C55">
            <w:pPr>
              <w:pStyle w:val="NormalWeb"/>
            </w:pPr>
            <w:r>
              <w:t>0.79</w:t>
            </w:r>
          </w:p>
        </w:tc>
        <w:tc>
          <w:tcPr>
            <w:tcW w:w="1680" w:type="dxa"/>
          </w:tcPr>
          <w:p w14:paraId="47E854A9" w14:textId="3CC28F9E" w:rsidR="00F90C55" w:rsidRDefault="00FC6940" w:rsidP="00F90C55">
            <w:pPr>
              <w:pStyle w:val="NormalWeb"/>
            </w:pPr>
            <w:r>
              <w:t>0.56</w:t>
            </w:r>
          </w:p>
        </w:tc>
      </w:tr>
      <w:tr w:rsidR="00F90C55" w14:paraId="41ADE9F9" w14:textId="77777777" w:rsidTr="00F90C55">
        <w:tc>
          <w:tcPr>
            <w:tcW w:w="1680" w:type="dxa"/>
          </w:tcPr>
          <w:p w14:paraId="78F7DA46" w14:textId="47F5C3C2" w:rsidR="00F90C55" w:rsidRDefault="00F90C55" w:rsidP="00F90C55">
            <w:pPr>
              <w:pStyle w:val="NormalWeb"/>
            </w:pPr>
            <w:r>
              <w:t>SMO</w:t>
            </w:r>
          </w:p>
        </w:tc>
        <w:tc>
          <w:tcPr>
            <w:tcW w:w="1680" w:type="dxa"/>
          </w:tcPr>
          <w:p w14:paraId="577D9A47" w14:textId="236A8D71" w:rsidR="00F90C55" w:rsidRDefault="00FC6940" w:rsidP="00F90C55">
            <w:pPr>
              <w:pStyle w:val="NormalWeb"/>
            </w:pPr>
            <w:r>
              <w:t>0.8</w:t>
            </w:r>
            <w:r w:rsidR="000C6E43">
              <w:t>0</w:t>
            </w:r>
          </w:p>
        </w:tc>
        <w:tc>
          <w:tcPr>
            <w:tcW w:w="1680" w:type="dxa"/>
          </w:tcPr>
          <w:p w14:paraId="08947089" w14:textId="03D64AF7" w:rsidR="00F90C55" w:rsidRDefault="00FC6940" w:rsidP="00F90C55">
            <w:pPr>
              <w:pStyle w:val="NormalWeb"/>
            </w:pPr>
            <w:r>
              <w:t>0.</w:t>
            </w:r>
            <w:r w:rsidR="0018608F">
              <w:t>59</w:t>
            </w:r>
          </w:p>
        </w:tc>
      </w:tr>
    </w:tbl>
    <w:p w14:paraId="2CD2BCBB" w14:textId="54057FC5" w:rsidR="00F90C55" w:rsidRDefault="00F90C55" w:rsidP="00F90C55">
      <w:pPr>
        <w:pStyle w:val="NormalWeb"/>
      </w:pPr>
    </w:p>
    <w:p w14:paraId="0F1B1F40" w14:textId="4056F11A" w:rsidR="009B4D27" w:rsidRDefault="009B4D27" w:rsidP="00F90C55">
      <w:pPr>
        <w:pStyle w:val="NormalWeb"/>
      </w:pPr>
      <w:r>
        <w:t xml:space="preserve">Further, previous approaches in the literature showed that </w:t>
      </w:r>
      <w:r w:rsidR="00381BA3">
        <w:t xml:space="preserve">NB performed significantly better in text based </w:t>
      </w:r>
      <w:r>
        <w:t xml:space="preserve">categorization </w:t>
      </w:r>
      <w:r w:rsidR="00381BA3">
        <w:t>of bugs</w:t>
      </w:r>
      <w:r>
        <w:t>.</w:t>
      </w:r>
      <w:r w:rsidR="008D0074">
        <w:t xml:space="preserve"> Therefore, we </w:t>
      </w:r>
      <w:r w:rsidR="00765E0C">
        <w:t xml:space="preserve">ran both NB and SMO selecting only text features </w:t>
      </w:r>
      <w:r w:rsidR="00B0123E">
        <w:t xml:space="preserve">(unigrams) </w:t>
      </w:r>
      <w:r w:rsidR="00765E0C">
        <w:t>and then with only the column features. The performance values are shown in TABLE 5.</w:t>
      </w:r>
    </w:p>
    <w:p w14:paraId="484F7F48" w14:textId="3042837D" w:rsidR="00F90C55" w:rsidRDefault="00D33AA7" w:rsidP="00D33AA7">
      <w:pPr>
        <w:pStyle w:val="NormalWeb"/>
        <w:jc w:val="center"/>
      </w:pPr>
      <w:r>
        <w:t>TABLE 5:</w:t>
      </w:r>
    </w:p>
    <w:tbl>
      <w:tblPr>
        <w:tblStyle w:val="TableGrid"/>
        <w:tblW w:w="0" w:type="auto"/>
        <w:tblLook w:val="04A0" w:firstRow="1" w:lastRow="0" w:firstColumn="1" w:lastColumn="0" w:noHBand="0" w:noVBand="1"/>
      </w:tblPr>
      <w:tblGrid>
        <w:gridCol w:w="1260"/>
        <w:gridCol w:w="1260"/>
        <w:gridCol w:w="1260"/>
        <w:gridCol w:w="1260"/>
      </w:tblGrid>
      <w:tr w:rsidR="00E53EC0" w14:paraId="65E99B04" w14:textId="77777777" w:rsidTr="00E53EC0">
        <w:tc>
          <w:tcPr>
            <w:tcW w:w="1260" w:type="dxa"/>
          </w:tcPr>
          <w:p w14:paraId="59E43A2F" w14:textId="5E5F8D1D" w:rsidR="00E53EC0" w:rsidRPr="00E53EC0" w:rsidRDefault="00E53EC0" w:rsidP="00F90C55">
            <w:pPr>
              <w:pStyle w:val="NormalWeb"/>
              <w:rPr>
                <w:b/>
              </w:rPr>
            </w:pPr>
            <w:r w:rsidRPr="00E53EC0">
              <w:rPr>
                <w:b/>
              </w:rPr>
              <w:t>Classifier</w:t>
            </w:r>
          </w:p>
        </w:tc>
        <w:tc>
          <w:tcPr>
            <w:tcW w:w="1260" w:type="dxa"/>
          </w:tcPr>
          <w:p w14:paraId="23991350" w14:textId="12B57425" w:rsidR="00E53EC0" w:rsidRPr="00E53EC0" w:rsidRDefault="00E53EC0" w:rsidP="00F90C55">
            <w:pPr>
              <w:pStyle w:val="NormalWeb"/>
              <w:rPr>
                <w:b/>
              </w:rPr>
            </w:pPr>
            <w:r w:rsidRPr="00E53EC0">
              <w:rPr>
                <w:b/>
              </w:rPr>
              <w:t>Features</w:t>
            </w:r>
          </w:p>
        </w:tc>
        <w:tc>
          <w:tcPr>
            <w:tcW w:w="1260" w:type="dxa"/>
          </w:tcPr>
          <w:p w14:paraId="4286AFAA" w14:textId="5635646A" w:rsidR="00E53EC0" w:rsidRPr="00E53EC0" w:rsidRDefault="00E53EC0" w:rsidP="00F90C55">
            <w:pPr>
              <w:pStyle w:val="NormalWeb"/>
              <w:rPr>
                <w:b/>
              </w:rPr>
            </w:pPr>
            <w:r w:rsidRPr="00E53EC0">
              <w:rPr>
                <w:b/>
              </w:rPr>
              <w:t>Accuracy</w:t>
            </w:r>
          </w:p>
        </w:tc>
        <w:tc>
          <w:tcPr>
            <w:tcW w:w="1260" w:type="dxa"/>
          </w:tcPr>
          <w:p w14:paraId="440DF129" w14:textId="595A2075" w:rsidR="00E53EC0" w:rsidRPr="00E53EC0" w:rsidRDefault="00E53EC0" w:rsidP="00F90C55">
            <w:pPr>
              <w:pStyle w:val="NormalWeb"/>
              <w:rPr>
                <w:b/>
              </w:rPr>
            </w:pPr>
            <w:r w:rsidRPr="00E53EC0">
              <w:rPr>
                <w:b/>
              </w:rPr>
              <w:t>Kappa</w:t>
            </w:r>
          </w:p>
        </w:tc>
      </w:tr>
      <w:tr w:rsidR="00E53EC0" w14:paraId="2075B2F8" w14:textId="77777777" w:rsidTr="00E53EC0">
        <w:tc>
          <w:tcPr>
            <w:tcW w:w="1260" w:type="dxa"/>
          </w:tcPr>
          <w:p w14:paraId="4DECE296" w14:textId="3D1EA449" w:rsidR="00E53EC0" w:rsidRDefault="00E53EC0" w:rsidP="00F90C55">
            <w:pPr>
              <w:pStyle w:val="NormalWeb"/>
            </w:pPr>
            <w:r>
              <w:t>NB</w:t>
            </w:r>
          </w:p>
        </w:tc>
        <w:tc>
          <w:tcPr>
            <w:tcW w:w="1260" w:type="dxa"/>
          </w:tcPr>
          <w:p w14:paraId="13BD712E" w14:textId="5B915238" w:rsidR="00E53EC0" w:rsidRDefault="00E53EC0" w:rsidP="00F90C55">
            <w:pPr>
              <w:pStyle w:val="NormalWeb"/>
            </w:pPr>
            <w:r>
              <w:t>Text</w:t>
            </w:r>
          </w:p>
        </w:tc>
        <w:tc>
          <w:tcPr>
            <w:tcW w:w="1260" w:type="dxa"/>
          </w:tcPr>
          <w:p w14:paraId="65ABBFA2" w14:textId="5C2770EF" w:rsidR="00E53EC0" w:rsidRDefault="00E53EC0" w:rsidP="00F90C55">
            <w:pPr>
              <w:pStyle w:val="NormalWeb"/>
            </w:pPr>
            <w:r>
              <w:t>0.84</w:t>
            </w:r>
          </w:p>
        </w:tc>
        <w:tc>
          <w:tcPr>
            <w:tcW w:w="1260" w:type="dxa"/>
          </w:tcPr>
          <w:p w14:paraId="08E3A676" w14:textId="702456B0" w:rsidR="00E53EC0" w:rsidRDefault="00E53EC0" w:rsidP="00F90C55">
            <w:pPr>
              <w:pStyle w:val="NormalWeb"/>
            </w:pPr>
            <w:r>
              <w:t>0.68</w:t>
            </w:r>
          </w:p>
        </w:tc>
      </w:tr>
      <w:tr w:rsidR="00E53EC0" w14:paraId="179F8CD0" w14:textId="77777777" w:rsidTr="00E53EC0">
        <w:tc>
          <w:tcPr>
            <w:tcW w:w="1260" w:type="dxa"/>
          </w:tcPr>
          <w:p w14:paraId="0056D319" w14:textId="0CA1E9EA" w:rsidR="00E53EC0" w:rsidRDefault="00E53EC0" w:rsidP="00F90C55">
            <w:pPr>
              <w:pStyle w:val="NormalWeb"/>
            </w:pPr>
            <w:r>
              <w:t>NB</w:t>
            </w:r>
          </w:p>
        </w:tc>
        <w:tc>
          <w:tcPr>
            <w:tcW w:w="1260" w:type="dxa"/>
          </w:tcPr>
          <w:p w14:paraId="1DED204E" w14:textId="3A977E3D" w:rsidR="00E53EC0" w:rsidRDefault="00E53EC0" w:rsidP="00F90C55">
            <w:pPr>
              <w:pStyle w:val="NormalWeb"/>
            </w:pPr>
            <w:r>
              <w:t>Column</w:t>
            </w:r>
          </w:p>
        </w:tc>
        <w:tc>
          <w:tcPr>
            <w:tcW w:w="1260" w:type="dxa"/>
          </w:tcPr>
          <w:p w14:paraId="2CFD08FC" w14:textId="798FC327" w:rsidR="00E53EC0" w:rsidRDefault="00D64E0C" w:rsidP="00F90C55">
            <w:pPr>
              <w:pStyle w:val="NormalWeb"/>
            </w:pPr>
            <w:r>
              <w:t>0.58</w:t>
            </w:r>
          </w:p>
        </w:tc>
        <w:tc>
          <w:tcPr>
            <w:tcW w:w="1260" w:type="dxa"/>
          </w:tcPr>
          <w:p w14:paraId="024E79B4" w14:textId="1B3EABDA" w:rsidR="00E53EC0" w:rsidRDefault="00D64E0C" w:rsidP="00F90C55">
            <w:pPr>
              <w:pStyle w:val="NormalWeb"/>
            </w:pPr>
            <w:r>
              <w:t>0.1</w:t>
            </w:r>
          </w:p>
        </w:tc>
      </w:tr>
      <w:tr w:rsidR="00E53EC0" w14:paraId="6FBF1BF3" w14:textId="77777777" w:rsidTr="00E53EC0">
        <w:tc>
          <w:tcPr>
            <w:tcW w:w="1260" w:type="dxa"/>
          </w:tcPr>
          <w:p w14:paraId="562C9511" w14:textId="11A02A0C" w:rsidR="00E53EC0" w:rsidRDefault="00E53EC0" w:rsidP="00F90C55">
            <w:pPr>
              <w:pStyle w:val="NormalWeb"/>
            </w:pPr>
            <w:r>
              <w:t>SMO</w:t>
            </w:r>
          </w:p>
        </w:tc>
        <w:tc>
          <w:tcPr>
            <w:tcW w:w="1260" w:type="dxa"/>
          </w:tcPr>
          <w:p w14:paraId="075F91CF" w14:textId="4879D012" w:rsidR="00E53EC0" w:rsidRDefault="00E53EC0" w:rsidP="00F90C55">
            <w:pPr>
              <w:pStyle w:val="NormalWeb"/>
            </w:pPr>
            <w:r>
              <w:t>Text</w:t>
            </w:r>
          </w:p>
        </w:tc>
        <w:tc>
          <w:tcPr>
            <w:tcW w:w="1260" w:type="dxa"/>
          </w:tcPr>
          <w:p w14:paraId="78696380" w14:textId="51EE11E3" w:rsidR="00E53EC0" w:rsidRDefault="00511AEB" w:rsidP="00F90C55">
            <w:pPr>
              <w:pStyle w:val="NormalWeb"/>
            </w:pPr>
            <w:r>
              <w:t>0.79</w:t>
            </w:r>
          </w:p>
        </w:tc>
        <w:tc>
          <w:tcPr>
            <w:tcW w:w="1260" w:type="dxa"/>
          </w:tcPr>
          <w:p w14:paraId="7E1B1344" w14:textId="35310024" w:rsidR="00E53EC0" w:rsidRDefault="00511AEB" w:rsidP="00F90C55">
            <w:pPr>
              <w:pStyle w:val="NormalWeb"/>
            </w:pPr>
            <w:r>
              <w:t>0.57</w:t>
            </w:r>
          </w:p>
        </w:tc>
      </w:tr>
      <w:tr w:rsidR="00E53EC0" w14:paraId="547CCC7F" w14:textId="77777777" w:rsidTr="00E53EC0">
        <w:tc>
          <w:tcPr>
            <w:tcW w:w="1260" w:type="dxa"/>
          </w:tcPr>
          <w:p w14:paraId="31C73859" w14:textId="52BDFCC7" w:rsidR="00E53EC0" w:rsidRDefault="00E53EC0" w:rsidP="00F90C55">
            <w:pPr>
              <w:pStyle w:val="NormalWeb"/>
            </w:pPr>
            <w:r>
              <w:t>SMO</w:t>
            </w:r>
          </w:p>
        </w:tc>
        <w:tc>
          <w:tcPr>
            <w:tcW w:w="1260" w:type="dxa"/>
          </w:tcPr>
          <w:p w14:paraId="42C9737E" w14:textId="5D97338F" w:rsidR="00E53EC0" w:rsidRDefault="00E53EC0" w:rsidP="00F90C55">
            <w:pPr>
              <w:pStyle w:val="NormalWeb"/>
            </w:pPr>
            <w:r>
              <w:t>Column</w:t>
            </w:r>
          </w:p>
        </w:tc>
        <w:tc>
          <w:tcPr>
            <w:tcW w:w="1260" w:type="dxa"/>
          </w:tcPr>
          <w:p w14:paraId="4560755A" w14:textId="4E538743" w:rsidR="00E53EC0" w:rsidRDefault="00D64E0C" w:rsidP="00F90C55">
            <w:pPr>
              <w:pStyle w:val="NormalWeb"/>
            </w:pPr>
            <w:r>
              <w:t>0.62</w:t>
            </w:r>
          </w:p>
        </w:tc>
        <w:tc>
          <w:tcPr>
            <w:tcW w:w="1260" w:type="dxa"/>
          </w:tcPr>
          <w:p w14:paraId="2082C99A" w14:textId="7578F099" w:rsidR="00E53EC0" w:rsidRDefault="00D64E0C" w:rsidP="00F90C55">
            <w:pPr>
              <w:pStyle w:val="NormalWeb"/>
            </w:pPr>
            <w:r>
              <w:t>0.18</w:t>
            </w:r>
          </w:p>
        </w:tc>
      </w:tr>
    </w:tbl>
    <w:p w14:paraId="503C3177" w14:textId="77777777" w:rsidR="00D33AA7" w:rsidRDefault="00D33AA7" w:rsidP="00F90C55">
      <w:pPr>
        <w:pStyle w:val="NormalWeb"/>
      </w:pPr>
    </w:p>
    <w:p w14:paraId="0A994657" w14:textId="638ADB76" w:rsidR="00C739BD" w:rsidRDefault="004507F9" w:rsidP="00656299">
      <w:pPr>
        <w:pStyle w:val="NormalWeb"/>
        <w:ind w:firstLine="720"/>
      </w:pPr>
      <w:r>
        <w:t>Let us consider</w:t>
      </w:r>
      <w:r w:rsidR="00454DC5">
        <w:t xml:space="preserve"> SMO on the entire set of features as our baseline model, we have a baseline performance of – </w:t>
      </w:r>
      <w:r w:rsidR="00454DC5" w:rsidRPr="002A6283">
        <w:rPr>
          <w:b/>
        </w:rPr>
        <w:t>accuracy:</w:t>
      </w:r>
      <w:r w:rsidR="002A6283" w:rsidRPr="002A6283">
        <w:rPr>
          <w:b/>
        </w:rPr>
        <w:t xml:space="preserve"> </w:t>
      </w:r>
      <w:r w:rsidR="0018608F">
        <w:rPr>
          <w:b/>
        </w:rPr>
        <w:t>0.80 and kappa: 0.59</w:t>
      </w:r>
      <w:r w:rsidR="00454DC5">
        <w:t xml:space="preserve">. </w:t>
      </w:r>
      <w:r w:rsidR="00800D8C">
        <w:t>F</w:t>
      </w:r>
      <w:r w:rsidR="00F11C81">
        <w:t xml:space="preserve">rom </w:t>
      </w:r>
      <w:r w:rsidR="00675E3B">
        <w:t xml:space="preserve">Tables 4 and 5, we </w:t>
      </w:r>
      <w:r w:rsidR="00454DC5">
        <w:t xml:space="preserve">see that NB with text </w:t>
      </w:r>
      <w:r w:rsidR="001B602E">
        <w:t xml:space="preserve">features </w:t>
      </w:r>
      <w:r w:rsidR="00454DC5">
        <w:t xml:space="preserve">outperforms </w:t>
      </w:r>
      <w:r w:rsidR="001B602E">
        <w:t>the baseline performance.</w:t>
      </w:r>
      <w:r w:rsidR="00C739BD">
        <w:t xml:space="preserve"> Since we want to use the better performing NB classifier with text features and the predictive power of column features, we combine both these models using stacking. The assumption is that the final model will perform significantly better than either of the models.</w:t>
      </w:r>
    </w:p>
    <w:p w14:paraId="28616F00" w14:textId="7924D50F" w:rsidR="00215A91" w:rsidRDefault="00215A91" w:rsidP="00656299">
      <w:pPr>
        <w:pStyle w:val="NormalWeb"/>
        <w:ind w:firstLine="720"/>
      </w:pPr>
      <w:r>
        <w:t xml:space="preserve">Therefore, our goal is to optimize the following </w:t>
      </w:r>
      <w:r w:rsidR="003D22F3">
        <w:t>two models before combining them with stacking.</w:t>
      </w:r>
    </w:p>
    <w:p w14:paraId="1942B36E" w14:textId="47A25ED9" w:rsidR="00F92BFC" w:rsidRDefault="00F92BFC" w:rsidP="00F92BFC">
      <w:pPr>
        <w:pStyle w:val="NormalWeb"/>
        <w:numPr>
          <w:ilvl w:val="0"/>
          <w:numId w:val="36"/>
        </w:numPr>
      </w:pPr>
      <w:r>
        <w:t>NB with text features</w:t>
      </w:r>
    </w:p>
    <w:p w14:paraId="3D4F5BCA" w14:textId="3E1794C9" w:rsidR="00977BF9" w:rsidRDefault="00977BF9" w:rsidP="00977BF9">
      <w:pPr>
        <w:pStyle w:val="NormalWeb"/>
        <w:numPr>
          <w:ilvl w:val="0"/>
          <w:numId w:val="36"/>
        </w:numPr>
      </w:pPr>
      <w:r>
        <w:t>SMO with text and column features</w:t>
      </w:r>
    </w:p>
    <w:p w14:paraId="6037ECD9" w14:textId="77777777" w:rsidR="00215A91" w:rsidRDefault="00215A91" w:rsidP="00215A91">
      <w:pPr>
        <w:pStyle w:val="NormalWeb"/>
      </w:pPr>
    </w:p>
    <w:p w14:paraId="2F9ECA6E" w14:textId="536B1EE2" w:rsidR="00215A91" w:rsidRPr="006A1110" w:rsidRDefault="00215A91" w:rsidP="00215A91">
      <w:pPr>
        <w:pStyle w:val="Heading1"/>
        <w:spacing w:before="0"/>
        <w:rPr>
          <w:sz w:val="24"/>
        </w:rPr>
      </w:pPr>
      <w:r>
        <w:rPr>
          <w:sz w:val="24"/>
        </w:rPr>
        <w:t>8. OPTIMIZE</w:t>
      </w:r>
      <w:r w:rsidR="00047F56">
        <w:rPr>
          <w:sz w:val="24"/>
        </w:rPr>
        <w:t xml:space="preserve"> NB </w:t>
      </w:r>
      <w:r w:rsidR="009A16E9">
        <w:rPr>
          <w:sz w:val="24"/>
        </w:rPr>
        <w:t xml:space="preserve">WITH </w:t>
      </w:r>
      <w:r w:rsidR="00047F56">
        <w:rPr>
          <w:sz w:val="24"/>
        </w:rPr>
        <w:t>TEXT FEATURES</w:t>
      </w:r>
    </w:p>
    <w:p w14:paraId="6BDD9B61" w14:textId="77777777" w:rsidR="00215A91" w:rsidRDefault="00215A91" w:rsidP="00932A30">
      <w:pPr>
        <w:pStyle w:val="NormalWeb"/>
        <w:spacing w:after="0"/>
      </w:pPr>
    </w:p>
    <w:p w14:paraId="3F228951" w14:textId="4F65DD0F" w:rsidR="00A13A61" w:rsidRDefault="00932A30" w:rsidP="00932A30">
      <w:pPr>
        <w:pStyle w:val="NormalWeb"/>
        <w:spacing w:after="0"/>
      </w:pPr>
      <w:r>
        <w:tab/>
      </w:r>
      <w:r w:rsidR="00950064">
        <w:t xml:space="preserve">We used Light Side to do our error analysis. Using an NB classifier with unigram text features on our development resulted in 47 false positives and 33 false negatives. </w:t>
      </w:r>
      <w:r w:rsidR="00EF285B">
        <w:t>We first looked at features with highest horizontal difference in the misclassified cells</w:t>
      </w:r>
      <w:r w:rsidR="007E6A9C">
        <w:t xml:space="preserve"> of the confusion matrix</w:t>
      </w:r>
      <w:r w:rsidR="00EF285B">
        <w:t>.</w:t>
      </w:r>
      <w:r w:rsidR="00D56024">
        <w:t xml:space="preserve"> We found that </w:t>
      </w:r>
      <w:r w:rsidR="009F3C69">
        <w:t xml:space="preserve">the word </w:t>
      </w:r>
      <w:r w:rsidR="00D56024">
        <w:t xml:space="preserve">‘click’ </w:t>
      </w:r>
      <w:r w:rsidR="009F3C69">
        <w:t>is often used when there is an issue with the user interface.</w:t>
      </w:r>
      <w:r w:rsidR="00A13A61">
        <w:t xml:space="preserve">  We also noticed that ‘click’ was used </w:t>
      </w:r>
      <w:r w:rsidR="004F1587">
        <w:t>interchangeably with clicking</w:t>
      </w:r>
      <w:r w:rsidR="00124B19">
        <w:t xml:space="preserve">, </w:t>
      </w:r>
      <w:r w:rsidR="004F1587">
        <w:t>clicked, clicks</w:t>
      </w:r>
      <w:r w:rsidR="00A13A61">
        <w:t xml:space="preserve"> </w:t>
      </w:r>
      <w:r w:rsidR="00124B19">
        <w:t xml:space="preserve">and clickable </w:t>
      </w:r>
      <w:r w:rsidR="00A13A61">
        <w:t xml:space="preserve">in the same context. Therefore we decided </w:t>
      </w:r>
      <w:r w:rsidR="0015718B">
        <w:t xml:space="preserve">combine these terms with a regular expression </w:t>
      </w:r>
      <w:r w:rsidR="00A13A61">
        <w:t xml:space="preserve"> – </w:t>
      </w:r>
      <w:proofErr w:type="spellStart"/>
      <w:r w:rsidR="0015718B">
        <w:t>cilck|</w:t>
      </w:r>
      <w:r w:rsidR="00A13A61">
        <w:t>click</w:t>
      </w:r>
      <w:proofErr w:type="spellEnd"/>
      <w:r w:rsidR="0015718B">
        <w:t>(</w:t>
      </w:r>
      <w:proofErr w:type="spellStart"/>
      <w:r w:rsidR="004F1587">
        <w:t>s|</w:t>
      </w:r>
      <w:r w:rsidR="00A13A61">
        <w:t>ed|ing</w:t>
      </w:r>
      <w:r w:rsidR="00124B19">
        <w:t>|able</w:t>
      </w:r>
      <w:proofErr w:type="spellEnd"/>
      <w:r w:rsidR="0015718B">
        <w:t>).</w:t>
      </w:r>
    </w:p>
    <w:p w14:paraId="63E1C07D" w14:textId="77777777" w:rsidR="00A13A61" w:rsidRDefault="00A13A61" w:rsidP="00932A30">
      <w:pPr>
        <w:pStyle w:val="NormalWeb"/>
        <w:spacing w:after="0"/>
      </w:pPr>
    </w:p>
    <w:p w14:paraId="48A2E6B8" w14:textId="10710276" w:rsidR="00593BC2" w:rsidRDefault="00593BC2" w:rsidP="00932A30">
      <w:pPr>
        <w:pStyle w:val="NormalWeb"/>
        <w:spacing w:after="0"/>
      </w:pPr>
      <w:r>
        <w:t>Looking at some of the misclassified instances we found that a few of them used the phrase ‘vertically aligned’ to refer to some issue with the alignment on the user interface.</w:t>
      </w:r>
      <w:r w:rsidR="008E2579">
        <w:t xml:space="preserve"> This suggested we create a bi-gram </w:t>
      </w:r>
      <w:r w:rsidR="00124B19">
        <w:t xml:space="preserve">feature </w:t>
      </w:r>
      <w:r w:rsidR="008E2579">
        <w:t>with the same phrase.</w:t>
      </w:r>
    </w:p>
    <w:p w14:paraId="0FEC4FEF" w14:textId="77777777" w:rsidR="00124B19" w:rsidRDefault="00124B19" w:rsidP="00932A30">
      <w:pPr>
        <w:pStyle w:val="NormalWeb"/>
        <w:spacing w:after="0"/>
      </w:pPr>
    </w:p>
    <w:p w14:paraId="77C32B15" w14:textId="56A29CCA" w:rsidR="00124B19" w:rsidRDefault="002B0671" w:rsidP="00932A30">
      <w:pPr>
        <w:pStyle w:val="NormalWeb"/>
        <w:spacing w:after="0"/>
      </w:pPr>
      <w:r>
        <w:t xml:space="preserve">We found that the modified feature space gave a performance of accuracy: 0.84, kappa: 0.67, which is slightly lower than the performance of the unmodified feature space. </w:t>
      </w:r>
      <w:r w:rsidR="004F1587">
        <w:t xml:space="preserve">Therefore, we decided not to use the features </w:t>
      </w:r>
      <w:r w:rsidR="00C06515">
        <w:t>identified during our error analysis</w:t>
      </w:r>
    </w:p>
    <w:p w14:paraId="17E02D22" w14:textId="77777777" w:rsidR="00671096" w:rsidRDefault="00671096" w:rsidP="00671096">
      <w:pPr>
        <w:pStyle w:val="NormalWeb"/>
      </w:pPr>
    </w:p>
    <w:p w14:paraId="46C29D24" w14:textId="6209E9EE" w:rsidR="00415077" w:rsidRPr="006A1110" w:rsidRDefault="00415077" w:rsidP="00415077">
      <w:pPr>
        <w:pStyle w:val="Heading1"/>
        <w:spacing w:before="0"/>
        <w:rPr>
          <w:sz w:val="24"/>
        </w:rPr>
      </w:pPr>
      <w:r>
        <w:rPr>
          <w:sz w:val="24"/>
        </w:rPr>
        <w:t xml:space="preserve">9. OPTIMIZE </w:t>
      </w:r>
      <w:r w:rsidR="009A16E9">
        <w:rPr>
          <w:sz w:val="24"/>
        </w:rPr>
        <w:t>SMO WITH</w:t>
      </w:r>
      <w:r>
        <w:rPr>
          <w:sz w:val="24"/>
        </w:rPr>
        <w:t xml:space="preserve"> </w:t>
      </w:r>
      <w:r w:rsidR="009A16E9">
        <w:rPr>
          <w:sz w:val="24"/>
        </w:rPr>
        <w:t>BOTH TEXT AND COLUMN FEATURES</w:t>
      </w:r>
    </w:p>
    <w:p w14:paraId="19249A23" w14:textId="77777777" w:rsidR="00415077" w:rsidRDefault="00415077" w:rsidP="00671096">
      <w:pPr>
        <w:pStyle w:val="NormalWeb"/>
      </w:pPr>
    </w:p>
    <w:p w14:paraId="44AD7A2D" w14:textId="42087B8A" w:rsidR="00B851B3" w:rsidRDefault="00E6221A" w:rsidP="00671096">
      <w:pPr>
        <w:pStyle w:val="NormalWeb"/>
      </w:pPr>
      <w:r>
        <w:t>Since we</w:t>
      </w:r>
      <w:r w:rsidR="00332FA3">
        <w:t xml:space="preserve"> already looked at improving </w:t>
      </w:r>
      <w:r w:rsidR="005D6910">
        <w:t>the</w:t>
      </w:r>
      <w:r w:rsidR="00332FA3">
        <w:t xml:space="preserve"> text features</w:t>
      </w:r>
      <w:r>
        <w:t xml:space="preserve"> in our model with NB classifier,</w:t>
      </w:r>
      <w:r w:rsidR="00332FA3">
        <w:t xml:space="preserve"> </w:t>
      </w:r>
      <w:r>
        <w:t>we</w:t>
      </w:r>
      <w:r w:rsidR="00332FA3">
        <w:t xml:space="preserve"> wanted to understand how </w:t>
      </w:r>
      <w:r w:rsidR="005D6910">
        <w:t xml:space="preserve">the </w:t>
      </w:r>
      <w:r w:rsidR="00332FA3">
        <w:t>column features behaved in</w:t>
      </w:r>
      <w:r>
        <w:t xml:space="preserve"> our</w:t>
      </w:r>
      <w:r w:rsidR="00332FA3">
        <w:t xml:space="preserve"> model.</w:t>
      </w:r>
      <w:r w:rsidR="00B851B3">
        <w:t xml:space="preserve"> I extracted all the column features in my dataset and used </w:t>
      </w:r>
      <w:proofErr w:type="spellStart"/>
      <w:r w:rsidR="00B851B3">
        <w:t>Weka’s</w:t>
      </w:r>
      <w:proofErr w:type="spellEnd"/>
      <w:r w:rsidR="00B851B3">
        <w:t xml:space="preserve"> </w:t>
      </w:r>
      <w:proofErr w:type="spellStart"/>
      <w:r w:rsidR="00B851B3">
        <w:t>AttributeSelectedClassifier</w:t>
      </w:r>
      <w:proofErr w:type="spellEnd"/>
      <w:r w:rsidR="00B851B3">
        <w:t xml:space="preserve"> with a </w:t>
      </w:r>
      <w:proofErr w:type="spellStart"/>
      <w:r w:rsidR="00B851B3">
        <w:t>ChiS</w:t>
      </w:r>
      <w:r w:rsidR="000F4EF7">
        <w:t>quare</w:t>
      </w:r>
      <w:proofErr w:type="spellEnd"/>
      <w:r w:rsidR="000F4EF7">
        <w:t xml:space="preserve"> evaluator and a Ranker. The purpose of doing this was to identify the features with high predictive power. </w:t>
      </w:r>
      <w:r w:rsidR="005645A3">
        <w:t xml:space="preserve">The usual approach would be to build a model with a subset of features that have a high </w:t>
      </w:r>
      <w:proofErr w:type="spellStart"/>
      <w:r w:rsidR="005645A3">
        <w:t>predictiveness</w:t>
      </w:r>
      <w:proofErr w:type="spellEnd"/>
      <w:r w:rsidR="005645A3">
        <w:t xml:space="preserve"> score and compare its performance with baseline. I found that selecting any subset of features never gave better performance than selecting all features in my SMO based model.</w:t>
      </w:r>
      <w:r w:rsidR="007479FC">
        <w:t xml:space="preserve"> Also, </w:t>
      </w:r>
      <w:r w:rsidR="00213DF1">
        <w:t>I realized that narrowing down on features based on the ranking might over-fit the model to the training data.</w:t>
      </w:r>
    </w:p>
    <w:p w14:paraId="1C1556E7" w14:textId="77777777" w:rsidR="00A62E5B" w:rsidRDefault="007479FC" w:rsidP="007479FC">
      <w:pPr>
        <w:pStyle w:val="NormalWeb"/>
        <w:ind w:firstLine="720"/>
      </w:pPr>
      <w:r>
        <w:t xml:space="preserve">However, </w:t>
      </w:r>
      <w:r w:rsidR="00213DF1">
        <w:t xml:space="preserve">looking at the ranked features gave me </w:t>
      </w:r>
      <w:r w:rsidR="00AA27A3">
        <w:t>a</w:t>
      </w:r>
      <w:r w:rsidR="00213DF1">
        <w:t xml:space="preserve"> useful insight. I found that some features that were ranked higher by the feature selector had very low weights</w:t>
      </w:r>
      <w:r w:rsidR="00AA27A3">
        <w:t xml:space="preserve"> in the SMO classifier</w:t>
      </w:r>
      <w:r w:rsidR="00213DF1">
        <w:t xml:space="preserve">. This indicates that these features had a good correlation with the class value but for some reason the SMO assigned low weights to these features. I thought these features could be good candidates to do error analysis. </w:t>
      </w:r>
      <w:r w:rsidR="00A62E5B">
        <w:t>T</w:t>
      </w:r>
      <w:r w:rsidR="00213DF1">
        <w:t xml:space="preserve">his approach when combined with the approach of looking at horizontal (or vertical) differences is more powerful. </w:t>
      </w:r>
    </w:p>
    <w:p w14:paraId="20CF5BBD" w14:textId="49E0070E" w:rsidR="00A62E5B" w:rsidRDefault="00A62E5B" w:rsidP="00136BAA">
      <w:pPr>
        <w:ind w:firstLine="720"/>
      </w:pPr>
      <w:r>
        <w:t xml:space="preserve">I found that the highest ranked feature </w:t>
      </w:r>
      <w:r w:rsidR="007F532E">
        <w:t xml:space="preserve">- </w:t>
      </w:r>
      <w:r>
        <w:t>“number of hours to close” had a very skewed distribution. This suggested that I do a log transformation</w:t>
      </w:r>
      <w:r w:rsidR="00136BAA">
        <w:t xml:space="preserve"> of the values. To avoid undefined values with logarithm of zero, I added one to each value before doing the log transformation. </w:t>
      </w:r>
      <w:r w:rsidR="00C564F9">
        <w:t xml:space="preserve">I </w:t>
      </w:r>
      <w:r w:rsidR="0095567C">
        <w:t xml:space="preserve">built an SMO classifier after adding the newly added feature to my entire feature set (both text and column) and got a slightly </w:t>
      </w:r>
      <w:r w:rsidR="00E8192F">
        <w:t>lower than baseline</w:t>
      </w:r>
      <w:r w:rsidR="00C564F9">
        <w:t xml:space="preserve"> performance of </w:t>
      </w:r>
      <w:r w:rsidR="00E8192F">
        <w:t>accuracy: 0</w:t>
      </w:r>
      <w:r w:rsidR="0018608F">
        <w:t>.79 and kappa: 0.59</w:t>
      </w:r>
      <w:r w:rsidR="00C564F9">
        <w:t xml:space="preserve">. However, </w:t>
      </w:r>
      <w:r w:rsidR="00615C08">
        <w:t>when the newly added feature was used with only the column features, I got a statistically significant improvement in accuracy: 0.63 kappa: 0.21</w:t>
      </w:r>
      <w:r w:rsidR="00C47606">
        <w:t>.</w:t>
      </w:r>
      <w:r w:rsidR="00E712CD">
        <w:t xml:space="preserve"> Since my final SMO model </w:t>
      </w:r>
      <w:r w:rsidR="0010341D">
        <w:t>will use</w:t>
      </w:r>
      <w:r w:rsidR="00E712CD">
        <w:t xml:space="preserve"> both text and column features, I decided not to use this</w:t>
      </w:r>
      <w:r w:rsidR="00615C08">
        <w:t xml:space="preserve"> feature in my final model.</w:t>
      </w:r>
    </w:p>
    <w:p w14:paraId="79C7FB2E" w14:textId="37E09200" w:rsidR="002C0A29" w:rsidRDefault="00267F3C" w:rsidP="002C0A29">
      <w:pPr>
        <w:ind w:firstLine="720"/>
      </w:pPr>
      <w:r>
        <w:t xml:space="preserve">I found that a number of programming language related features </w:t>
      </w:r>
      <w:r w:rsidR="0067237D">
        <w:t xml:space="preserve">(explained in Section 5) </w:t>
      </w:r>
      <w:r>
        <w:t xml:space="preserve">had a high rank but had low weight in the SMO classifier. After looking closely into the feature values in the development data, </w:t>
      </w:r>
      <w:r w:rsidR="00701C0A">
        <w:t xml:space="preserve">it appeared that </w:t>
      </w:r>
      <w:r>
        <w:t xml:space="preserve">almost all such features were sparse. In other words, the features had more than fifty percent of instances with zero values. This suggested that a </w:t>
      </w:r>
      <w:proofErr w:type="spellStart"/>
      <w:proofErr w:type="gramStart"/>
      <w:r>
        <w:t>boolean</w:t>
      </w:r>
      <w:proofErr w:type="spellEnd"/>
      <w:proofErr w:type="gramEnd"/>
      <w:r>
        <w:t xml:space="preserve"> transformation will be appropriate.</w:t>
      </w:r>
      <w:r w:rsidR="0067237D">
        <w:t xml:space="preserve"> There were 120 programming related features and so, I realized that doing the </w:t>
      </w:r>
      <w:proofErr w:type="spellStart"/>
      <w:proofErr w:type="gramStart"/>
      <w:r w:rsidR="0067237D">
        <w:t>boolean</w:t>
      </w:r>
      <w:proofErr w:type="spellEnd"/>
      <w:proofErr w:type="gramEnd"/>
      <w:r w:rsidR="0067237D">
        <w:t xml:space="preserve"> transformation to only a subset of these features might over fit the model. Therefore, I converted all </w:t>
      </w:r>
      <w:r w:rsidR="00701C0A">
        <w:t xml:space="preserve">of these features </w:t>
      </w:r>
      <w:r w:rsidR="0067237D">
        <w:t xml:space="preserve">to </w:t>
      </w:r>
      <w:proofErr w:type="spellStart"/>
      <w:proofErr w:type="gramStart"/>
      <w:r w:rsidR="0067237D">
        <w:t>boolean</w:t>
      </w:r>
      <w:proofErr w:type="spellEnd"/>
      <w:proofErr w:type="gramEnd"/>
      <w:r w:rsidR="0067237D">
        <w:t xml:space="preserve"> values, and the </w:t>
      </w:r>
      <w:r w:rsidR="000702D2">
        <w:t>got a lower than baseline performance of accuracy:</w:t>
      </w:r>
      <w:r w:rsidR="006304DC">
        <w:t xml:space="preserve"> 0.77</w:t>
      </w:r>
      <w:r w:rsidR="000702D2">
        <w:t xml:space="preserve"> and kappa:</w:t>
      </w:r>
      <w:r w:rsidR="00F35066">
        <w:t xml:space="preserve"> </w:t>
      </w:r>
      <w:r w:rsidR="0010341D">
        <w:t>0.</w:t>
      </w:r>
      <w:r w:rsidR="006304DC">
        <w:t>54</w:t>
      </w:r>
      <w:r w:rsidR="0010341D">
        <w:t xml:space="preserve"> </w:t>
      </w:r>
      <w:r w:rsidR="00F35066">
        <w:t xml:space="preserve">using an SMO classifier. Interestingly, the NB </w:t>
      </w:r>
      <w:r w:rsidR="0010341D">
        <w:t xml:space="preserve">classifier gave a higher </w:t>
      </w:r>
      <w:r w:rsidR="00DC28FC">
        <w:t xml:space="preserve">than baseline </w:t>
      </w:r>
      <w:r w:rsidR="0010341D">
        <w:t xml:space="preserve">performance with </w:t>
      </w:r>
      <w:r w:rsidR="00DC28FC">
        <w:t xml:space="preserve">this </w:t>
      </w:r>
      <w:proofErr w:type="spellStart"/>
      <w:proofErr w:type="gramStart"/>
      <w:r w:rsidR="00DC28FC">
        <w:t>boolean</w:t>
      </w:r>
      <w:proofErr w:type="spellEnd"/>
      <w:proofErr w:type="gramEnd"/>
      <w:r w:rsidR="00DC28FC">
        <w:t xml:space="preserve"> transformation</w:t>
      </w:r>
      <w:r w:rsidR="00D619FE">
        <w:t>, accuracy: 0.83 and kappa: 0.65</w:t>
      </w:r>
      <w:r w:rsidR="00DC28FC">
        <w:t>.</w:t>
      </w:r>
      <w:r w:rsidR="00C10B01">
        <w:t xml:space="preserve"> </w:t>
      </w:r>
      <w:r w:rsidR="00F66061">
        <w:t xml:space="preserve">Using the experimenter we found that this </w:t>
      </w:r>
      <w:r w:rsidR="00030C0A">
        <w:t xml:space="preserve">was </w:t>
      </w:r>
      <w:r w:rsidR="00F66061">
        <w:t xml:space="preserve">statistically significant than </w:t>
      </w:r>
      <w:r w:rsidR="00030C0A">
        <w:t>the baseline performance.</w:t>
      </w:r>
      <w:r w:rsidR="00DE003E">
        <w:t xml:space="preserve"> Although it is surprising that the </w:t>
      </w:r>
      <w:proofErr w:type="spellStart"/>
      <w:proofErr w:type="gramStart"/>
      <w:r w:rsidR="00DE003E">
        <w:t>boolean</w:t>
      </w:r>
      <w:proofErr w:type="spellEnd"/>
      <w:proofErr w:type="gramEnd"/>
      <w:r w:rsidR="00DE003E">
        <w:t xml:space="preserve"> transformation significantly increased the performance of NB, a possible explanation is that because the transformation made the </w:t>
      </w:r>
      <w:r w:rsidR="00020F50">
        <w:t xml:space="preserve">feature </w:t>
      </w:r>
      <w:r w:rsidR="00DE003E">
        <w:t xml:space="preserve">values normally distributed </w:t>
      </w:r>
      <w:r w:rsidR="00020F50">
        <w:t>for each class value.</w:t>
      </w:r>
    </w:p>
    <w:p w14:paraId="42B46BEB" w14:textId="1E233EDF" w:rsidR="001D5A9A" w:rsidRDefault="00BA6026" w:rsidP="00202745">
      <w:pPr>
        <w:ind w:firstLine="720"/>
      </w:pPr>
      <w:r>
        <w:t xml:space="preserve">Prior literature </w:t>
      </w:r>
      <w:r w:rsidR="00A81950">
        <w:fldChar w:fldCharType="begin" w:fldLock="1"/>
      </w:r>
      <w:r w:rsidR="002753D3">
        <w:instrText>ADDIN CSL_CITATION { "citationItems" : [ { "id" : "ITEM-1", "itemData" : { "DOI" : "10.1109/SEW.2009.15", "ISBN" : "978-1-4244-6863-8", "author" : [ { "dropping-particle" : "", "family" : "Ahsan", "given" : "Syed Nadeem", "non-dropping-particle" : "", "parse-names" : false, "suffix" : "" }, { "dropping-particle" : "", "family" : "Ferzund", "given" : "Javed", "non-dropping-particle" : "", "parse-names" : false, "suffix" : "" }, { "dropping-particle" : "", "family" : "Wotawa", "given" : "Franz", "non-dropping-particle" : "", "parse-names" : false, "suffix" : "" } ], "container-title" : "2009 33rd Annual IEEE Software Engineering Workshop", "id" : "ITEM-1", "issued" : { "date-parts" : [ [ "2009", "10" ] ] }, "page" : "79-86", "publisher" : "Ieee", "title" : "Automatic Classification of Software Change Request Using Multi-label Machine Learning Methods", "type" : "article-journal" }, "uris" : [ "http://www.mendeley.com/documents/?uuid=e08d7301-236b-421d-9fa4-27bae0bbafc2" ] } ], "mendeley" : { "previouslyFormattedCitation" : "[2]" }, "properties" : { "noteIndex" : 0 }, "schema" : "https://github.com/citation-style-language/schema/raw/master/csl-citation.json" }</w:instrText>
      </w:r>
      <w:r w:rsidR="00A81950">
        <w:fldChar w:fldCharType="separate"/>
      </w:r>
      <w:r w:rsidR="00A81950" w:rsidRPr="00A81950">
        <w:rPr>
          <w:noProof/>
        </w:rPr>
        <w:t>[2]</w:t>
      </w:r>
      <w:r w:rsidR="00A81950">
        <w:fldChar w:fldCharType="end"/>
      </w:r>
      <w:r w:rsidR="00A81950">
        <w:t xml:space="preserve"> </w:t>
      </w:r>
      <w:r>
        <w:t xml:space="preserve">in </w:t>
      </w:r>
      <w:r w:rsidR="009E582D">
        <w:t>bug categorization has showed</w:t>
      </w:r>
      <w:r w:rsidR="00A81950">
        <w:t xml:space="preserve"> that subset of features can be selected based on certain semantic similar</w:t>
      </w:r>
      <w:r w:rsidR="00C611F2">
        <w:t>ities</w:t>
      </w:r>
      <w:r w:rsidR="00A81950">
        <w:t xml:space="preserve">. </w:t>
      </w:r>
      <w:r w:rsidR="009E582D">
        <w:t>Using thi</w:t>
      </w:r>
      <w:r w:rsidR="001D5A9A">
        <w:t>s idea, I was able to identify two</w:t>
      </w:r>
      <w:r w:rsidR="009E582D">
        <w:t xml:space="preserve"> groups of features from among the set of column features in my dataset. The first is the </w:t>
      </w:r>
      <w:r w:rsidR="001D5A9A">
        <w:t xml:space="preserve">content specific features. These features are the attributes related to content in the issue, such as creation time, closing time and the number of hours to close. The second set of features is the user specific features. These are the attributes related to the user who created the issue, such as </w:t>
      </w:r>
      <w:r w:rsidR="00DF1D22">
        <w:t xml:space="preserve">the </w:t>
      </w:r>
      <w:r w:rsidR="001D5A9A">
        <w:t>number of followers the user has, num</w:t>
      </w:r>
      <w:r w:rsidR="00DF4CF5">
        <w:t xml:space="preserve">ber of repositories contributed, </w:t>
      </w:r>
      <w:r w:rsidR="001D5A9A">
        <w:t>the programming languages the user knows</w:t>
      </w:r>
      <w:r w:rsidR="00DF4CF5">
        <w:t>, etc</w:t>
      </w:r>
      <w:r w:rsidR="001D5A9A">
        <w:t>.</w:t>
      </w:r>
      <w:r w:rsidR="00D810FA">
        <w:t xml:space="preserve"> The performance on the first set of features was –</w:t>
      </w:r>
      <w:r w:rsidR="00B9175E">
        <w:t xml:space="preserve"> accuracy: 0.59, kappa: 0.15</w:t>
      </w:r>
      <w:r w:rsidR="00D810FA">
        <w:t xml:space="preserve"> and second set of features was </w:t>
      </w:r>
      <w:r w:rsidR="00BC0526">
        <w:t>– accuracy: 0.6, kappa: 0.15</w:t>
      </w:r>
      <w:r w:rsidR="00D810FA">
        <w:t xml:space="preserve">. This showed that </w:t>
      </w:r>
      <w:r w:rsidR="00B9175E">
        <w:t>both the sets of features had almost similar predictive power, but neither is better than the performance of the combined set of features.</w:t>
      </w:r>
    </w:p>
    <w:p w14:paraId="39D996B5" w14:textId="7E5BB9E6" w:rsidR="00E6221A" w:rsidRDefault="001D798D" w:rsidP="00936B9F">
      <w:pPr>
        <w:ind w:firstLine="720"/>
      </w:pPr>
      <w:r>
        <w:t>The error analysis techniques so far allow us to identify features that we might want to tweak or add. However, having identified a feature, a more formal approach to</w:t>
      </w:r>
      <w:r w:rsidR="001836C0">
        <w:t xml:space="preserve"> do error analysis on meta-data attributes (column features) is </w:t>
      </w:r>
      <w:r w:rsidR="00E6221A">
        <w:t>to compare the distribution of</w:t>
      </w:r>
      <w:r w:rsidR="001836C0">
        <w:t xml:space="preserve"> feature values </w:t>
      </w:r>
      <w:r w:rsidR="00E6221A">
        <w:t>between misclassified instances and correctly classified instances. Unfortunately, I could not find a too</w:t>
      </w:r>
      <w:r w:rsidR="001836C0">
        <w:t xml:space="preserve">l that readily does this. </w:t>
      </w:r>
      <w:proofErr w:type="spellStart"/>
      <w:r w:rsidR="001836C0">
        <w:t>LightS</w:t>
      </w:r>
      <w:r w:rsidR="00E6221A">
        <w:t>ide</w:t>
      </w:r>
      <w:proofErr w:type="spellEnd"/>
      <w:r w:rsidR="00E6221A">
        <w:t xml:space="preserve"> only shows the </w:t>
      </w:r>
      <w:r w:rsidR="001836C0">
        <w:t xml:space="preserve">values of </w:t>
      </w:r>
      <w:r w:rsidR="00E6221A">
        <w:t xml:space="preserve">text </w:t>
      </w:r>
      <w:r w:rsidR="001836C0">
        <w:t>features</w:t>
      </w:r>
      <w:r w:rsidR="00E6221A">
        <w:t xml:space="preserve">. </w:t>
      </w:r>
      <w:r w:rsidR="001836C0">
        <w:t xml:space="preserve">However, </w:t>
      </w:r>
      <w:proofErr w:type="spellStart"/>
      <w:r w:rsidR="001836C0">
        <w:t>Lightside</w:t>
      </w:r>
      <w:proofErr w:type="spellEnd"/>
      <w:r w:rsidR="001836C0">
        <w:t xml:space="preserve"> allows us to export a set of</w:t>
      </w:r>
      <w:r w:rsidR="00E6221A">
        <w:t xml:space="preserve"> ins</w:t>
      </w:r>
      <w:r w:rsidR="001836C0">
        <w:t xml:space="preserve">tances, either correctly classified or misclassified. </w:t>
      </w:r>
      <w:r w:rsidR="00D83866">
        <w:t>Although t</w:t>
      </w:r>
      <w:r w:rsidR="00E6221A">
        <w:t>his only gives the IDs</w:t>
      </w:r>
      <w:r w:rsidR="00D83866">
        <w:t xml:space="preserve"> of </w:t>
      </w:r>
      <w:r w:rsidR="001836C0">
        <w:t xml:space="preserve">the </w:t>
      </w:r>
      <w:r w:rsidR="00D83866">
        <w:t xml:space="preserve">instances, one could use a script to extract the </w:t>
      </w:r>
      <w:r w:rsidR="001836C0">
        <w:t xml:space="preserve">corresponding </w:t>
      </w:r>
      <w:r w:rsidR="00D83866">
        <w:t>instances from these IDs</w:t>
      </w:r>
      <w:r w:rsidR="00E6221A">
        <w:t>.</w:t>
      </w:r>
    </w:p>
    <w:p w14:paraId="429F86FD" w14:textId="5FA0DB91" w:rsidR="00E6221A" w:rsidRDefault="008D7036" w:rsidP="00936B9F">
      <w:pPr>
        <w:ind w:firstLine="720"/>
      </w:pPr>
      <w:r>
        <w:t>Also</w:t>
      </w:r>
      <w:r w:rsidR="00E6221A">
        <w:t xml:space="preserve"> looking at low ranked but with high weight </w:t>
      </w:r>
      <w:r>
        <w:t xml:space="preserve">features </w:t>
      </w:r>
      <w:r w:rsidR="00E6221A">
        <w:t>might also be interesting. Although this is not a common scenario, however, if it does occur these could be features that might have been over</w:t>
      </w:r>
      <w:r>
        <w:t>-</w:t>
      </w:r>
      <w:r w:rsidR="00E6221A">
        <w:t>fi</w:t>
      </w:r>
      <w:r>
        <w:t>t</w:t>
      </w:r>
      <w:r w:rsidR="00E6221A">
        <w:t xml:space="preserve">ted to the model. So we have to be careful if such a scenario occurs. </w:t>
      </w:r>
      <w:r>
        <w:t>However, this was not observed in this dataset.</w:t>
      </w:r>
    </w:p>
    <w:p w14:paraId="5F8344F7" w14:textId="46F9F393" w:rsidR="00820E86" w:rsidRDefault="00820E86" w:rsidP="00936B9F">
      <w:pPr>
        <w:ind w:firstLine="720"/>
      </w:pPr>
      <w:r>
        <w:t xml:space="preserve">I tuned my SMO classifier with c = 2.0 and c = 3.0, to </w:t>
      </w:r>
      <w:r w:rsidR="00A77ED7">
        <w:t xml:space="preserve">account for any non-linear relations. I found that </w:t>
      </w:r>
      <w:r w:rsidR="00B55AF3">
        <w:t xml:space="preserve">when the SMO classifier is used with only the column features, there is an increase in performance with c = 2.0, however, </w:t>
      </w:r>
      <w:r w:rsidR="005F3F20">
        <w:t xml:space="preserve">when both text and column features are used, there is no increase in performance </w:t>
      </w:r>
      <w:r w:rsidR="0010279A">
        <w:t xml:space="preserve">compared to </w:t>
      </w:r>
      <w:r w:rsidR="005F3F20">
        <w:t>the baseline.</w:t>
      </w:r>
      <w:r w:rsidR="006C3E8F">
        <w:t xml:space="preserve"> Therefore, I decided to use the baseline SMO classifier setting with c = 1.0 to build my final model.</w:t>
      </w:r>
    </w:p>
    <w:p w14:paraId="4A1D3A11" w14:textId="44AF1A2E" w:rsidR="00D619FE" w:rsidRDefault="00D619FE" w:rsidP="007D4849">
      <w:pPr>
        <w:ind w:firstLine="720"/>
      </w:pPr>
      <w:r>
        <w:t xml:space="preserve">From all the above error analysis, we found that the NB classifier with all features and a </w:t>
      </w:r>
      <w:proofErr w:type="spellStart"/>
      <w:proofErr w:type="gramStart"/>
      <w:r>
        <w:t>boolean</w:t>
      </w:r>
      <w:proofErr w:type="spellEnd"/>
      <w:proofErr w:type="gramEnd"/>
      <w:r>
        <w:t xml:space="preserve"> transformation of the programming language specific features performed best. Therefore we decide to use this to include as </w:t>
      </w:r>
      <w:r w:rsidR="007D4849">
        <w:t>one of our stacked classifiers.</w:t>
      </w:r>
    </w:p>
    <w:p w14:paraId="06385A15" w14:textId="77777777" w:rsidR="0010279A" w:rsidRDefault="0010279A" w:rsidP="00936B9F">
      <w:pPr>
        <w:ind w:firstLine="720"/>
      </w:pPr>
    </w:p>
    <w:p w14:paraId="174A39ED" w14:textId="71BD577E" w:rsidR="00C27C31" w:rsidRPr="006A1110" w:rsidRDefault="00C27C31" w:rsidP="00C27C31">
      <w:pPr>
        <w:pStyle w:val="Heading1"/>
        <w:spacing w:before="0"/>
        <w:rPr>
          <w:sz w:val="24"/>
        </w:rPr>
      </w:pPr>
      <w:r>
        <w:rPr>
          <w:sz w:val="24"/>
        </w:rPr>
        <w:t xml:space="preserve">10. </w:t>
      </w:r>
      <w:r w:rsidR="00D5074B">
        <w:rPr>
          <w:sz w:val="24"/>
        </w:rPr>
        <w:t xml:space="preserve">FINAL MODEL – STACKING </w:t>
      </w:r>
    </w:p>
    <w:p w14:paraId="5137181A" w14:textId="77777777" w:rsidR="00A057C8" w:rsidRDefault="00A057C8" w:rsidP="00946583">
      <w:pPr>
        <w:spacing w:after="0"/>
      </w:pPr>
    </w:p>
    <w:p w14:paraId="04927485" w14:textId="6C8878C9" w:rsidR="00F66061" w:rsidRDefault="00F66061" w:rsidP="00936B9F">
      <w:r>
        <w:t>When we evaluated our baseline performance we found that NB performs best with text features whereas SMO performs best with column features. The analysis in Section 7 showed that combining an NB classifier with text features and an SMO classifier on the entire</w:t>
      </w:r>
      <w:r w:rsidR="00D619FE">
        <w:t xml:space="preserve"> feature set. In our error analysis we found that an NB Classifier with the entire feature set gave a significantly higher performance when a subset of features were transformed from count to </w:t>
      </w:r>
      <w:proofErr w:type="spellStart"/>
      <w:r w:rsidR="00D619FE">
        <w:t>boolean</w:t>
      </w:r>
      <w:proofErr w:type="spellEnd"/>
      <w:r w:rsidR="00D619FE">
        <w:t xml:space="preserve"> values.</w:t>
      </w:r>
      <w:r w:rsidR="006D6C5B">
        <w:t xml:space="preserve"> So we decided to include that model in our stacked classifier.</w:t>
      </w:r>
      <w:r w:rsidR="006218FB">
        <w:t xml:space="preserve"> </w:t>
      </w:r>
    </w:p>
    <w:p w14:paraId="5C206DF1" w14:textId="7C63832C" w:rsidR="006D6C5B" w:rsidRDefault="00D22A55" w:rsidP="00936B9F">
      <w:r>
        <w:tab/>
        <w:t xml:space="preserve">Therefore, to summarize the stacked classifier </w:t>
      </w:r>
      <w:r w:rsidR="00B70E56">
        <w:t>contains the following three models,</w:t>
      </w:r>
    </w:p>
    <w:p w14:paraId="729ABF6A" w14:textId="1A61C6FF" w:rsidR="00B70E56" w:rsidRDefault="00B70E56" w:rsidP="0016334E">
      <w:pPr>
        <w:pStyle w:val="ListParagraph"/>
        <w:numPr>
          <w:ilvl w:val="0"/>
          <w:numId w:val="38"/>
        </w:numPr>
      </w:pPr>
      <w:r>
        <w:t>NB classifier with only unigram text features.</w:t>
      </w:r>
    </w:p>
    <w:p w14:paraId="09FEA3D5" w14:textId="790E3A0C" w:rsidR="0016334E" w:rsidRDefault="0016334E" w:rsidP="0016334E">
      <w:pPr>
        <w:pStyle w:val="ListParagraph"/>
        <w:numPr>
          <w:ilvl w:val="0"/>
          <w:numId w:val="38"/>
        </w:numPr>
      </w:pPr>
      <w:r>
        <w:t xml:space="preserve">SMO classifier with the entire set of features. </w:t>
      </w:r>
    </w:p>
    <w:p w14:paraId="33ABE6EB" w14:textId="47E6D752" w:rsidR="006D6C5B" w:rsidRDefault="00B70E56" w:rsidP="0016334E">
      <w:pPr>
        <w:pStyle w:val="ListParagraph"/>
        <w:numPr>
          <w:ilvl w:val="0"/>
          <w:numId w:val="38"/>
        </w:numPr>
      </w:pPr>
      <w:r>
        <w:t xml:space="preserve">NB classifier with the entire set of features </w:t>
      </w:r>
      <w:r w:rsidR="0016334E">
        <w:t xml:space="preserve">but </w:t>
      </w:r>
      <w:r>
        <w:t xml:space="preserve">a subset of features transformed to </w:t>
      </w:r>
      <w:proofErr w:type="spellStart"/>
      <w:proofErr w:type="gramStart"/>
      <w:r>
        <w:t>boolean</w:t>
      </w:r>
      <w:proofErr w:type="spellEnd"/>
      <w:proofErr w:type="gramEnd"/>
      <w:r>
        <w:t xml:space="preserve"> values. This subset is the </w:t>
      </w:r>
      <w:r w:rsidR="00E27C0F">
        <w:t xml:space="preserve">set of </w:t>
      </w:r>
      <w:r>
        <w:t>programming language</w:t>
      </w:r>
      <w:r w:rsidR="00E27C0F">
        <w:t xml:space="preserve"> features</w:t>
      </w:r>
      <w:r>
        <w:t>.</w:t>
      </w:r>
    </w:p>
    <w:p w14:paraId="1C2E501E" w14:textId="6111FC2D" w:rsidR="00B70E56" w:rsidRDefault="006218FB" w:rsidP="00981063">
      <w:r>
        <w:t xml:space="preserve">The reason to include the SMO classifier in stacking was because prior literature </w:t>
      </w:r>
      <w:r>
        <w:fldChar w:fldCharType="begin" w:fldLock="1"/>
      </w:r>
      <w:r w:rsidR="002753D3">
        <w:instrText>ADDIN CSL_CITATION { "citationItems" : [ { "id" : "ITEM-1", "itemData" : { "author" : [ { "dropping-particle" : "", "family" : "Giraud-carrier", "given" : "Christophe", "non-dropping-particle" : "", "parse-names" : false, "suffix" : "" }, { "dropping-particle" : "", "family" : "Vilalta", "given" : "Ricardo", "non-dropping-particle" : "", "parse-names" : false, "suffix" : "" }, { "dropping-particle" : "", "family" : "Brazdil", "given" : "Pavel", "non-dropping-particle" : "", "parse-names" : false, "suffix" : "" } ], "id" : "ITEM-1", "issued" : { "date-parts" : [ [ "2004" ] ] }, "page" : "255-273", "title" : "Is Combining Classifiers with Stacking Better than Selecting the Best One ?", "type" : "article-journal" }, "uris" : [ "http://www.mendeley.com/documents/?uuid=5e78f11f-1244-4a8c-894f-33ffcad004de" ] } ], "mendeley" : { "previouslyFormattedCitation" : "[7]" }, "properties" : { "noteIndex" : 0 }, "schema" : "https://github.com/citation-style-language/schema/raw/master/csl-citation.json" }</w:instrText>
      </w:r>
      <w:r>
        <w:fldChar w:fldCharType="separate"/>
      </w:r>
      <w:r w:rsidRPr="006218FB">
        <w:rPr>
          <w:noProof/>
        </w:rPr>
        <w:t>[7]</w:t>
      </w:r>
      <w:r>
        <w:fldChar w:fldCharType="end"/>
      </w:r>
      <w:r>
        <w:t xml:space="preserve"> shows that combining a weight based and probabilistic model in stacking is an effective approach.</w:t>
      </w:r>
    </w:p>
    <w:p w14:paraId="7B615FEB" w14:textId="4F01C207" w:rsidR="00F30640" w:rsidRDefault="00F30640" w:rsidP="00F30640">
      <w:pPr>
        <w:ind w:firstLine="720"/>
      </w:pPr>
      <w:r>
        <w:t xml:space="preserve">The </w:t>
      </w:r>
      <w:proofErr w:type="gramStart"/>
      <w:r>
        <w:t>meta</w:t>
      </w:r>
      <w:proofErr w:type="gramEnd"/>
      <w:r>
        <w:t xml:space="preserve"> classifier used in Stacking is </w:t>
      </w:r>
      <w:proofErr w:type="spellStart"/>
      <w:r>
        <w:t>JRip</w:t>
      </w:r>
      <w:proofErr w:type="spellEnd"/>
      <w:r>
        <w:t xml:space="preserve">. I could have used any other meta-classifier since almost all classifiers gave a similar performance. However, a rule or a </w:t>
      </w:r>
      <w:proofErr w:type="gramStart"/>
      <w:r>
        <w:t>tree based</w:t>
      </w:r>
      <w:proofErr w:type="gramEnd"/>
      <w:r>
        <w:t xml:space="preserve"> classifier is </w:t>
      </w:r>
      <w:r w:rsidR="00E11787">
        <w:t>usually an</w:t>
      </w:r>
      <w:r>
        <w:t xml:space="preserve"> appropriate meta classifier in stacking.</w:t>
      </w:r>
    </w:p>
    <w:p w14:paraId="0EA511EA" w14:textId="77777777" w:rsidR="00F30640" w:rsidRDefault="00F30640" w:rsidP="00981063"/>
    <w:p w14:paraId="1617159E" w14:textId="77777777" w:rsidR="00F30640" w:rsidRPr="006A1110" w:rsidRDefault="00F30640" w:rsidP="00F30640">
      <w:pPr>
        <w:pStyle w:val="Heading1"/>
        <w:spacing w:before="0"/>
        <w:rPr>
          <w:sz w:val="24"/>
        </w:rPr>
      </w:pPr>
      <w:r w:rsidRPr="00F30640">
        <w:rPr>
          <w:sz w:val="22"/>
        </w:rPr>
        <w:t>10.1 MODIFYING WEKA’S STACKING CLASSIFIER</w:t>
      </w:r>
    </w:p>
    <w:p w14:paraId="0B7B2861" w14:textId="77777777" w:rsidR="00F30640" w:rsidRDefault="00F30640" w:rsidP="000145BC"/>
    <w:p w14:paraId="273E0B02" w14:textId="5DAFBF17" w:rsidR="00936B9F" w:rsidRDefault="00362022" w:rsidP="00F30640">
      <w:r>
        <w:t xml:space="preserve">One major limitation </w:t>
      </w:r>
      <w:r w:rsidR="00A011FE">
        <w:t xml:space="preserve">with </w:t>
      </w:r>
      <w:proofErr w:type="spellStart"/>
      <w:r>
        <w:t>Weka</w:t>
      </w:r>
      <w:r w:rsidR="00A011FE">
        <w:t>’s</w:t>
      </w:r>
      <w:proofErr w:type="spellEnd"/>
      <w:r w:rsidR="00A011FE">
        <w:t xml:space="preserve"> Stacking classifier is that it</w:t>
      </w:r>
      <w:r w:rsidR="009C1852">
        <w:t xml:space="preserve"> </w:t>
      </w:r>
      <w:r w:rsidR="00A011FE">
        <w:t xml:space="preserve">requires all stacked classifier to </w:t>
      </w:r>
      <w:proofErr w:type="gramStart"/>
      <w:r w:rsidR="00A011FE">
        <w:t>use</w:t>
      </w:r>
      <w:proofErr w:type="gramEnd"/>
      <w:r w:rsidR="00A011FE">
        <w:t xml:space="preserve"> the same set of features</w:t>
      </w:r>
      <w:r w:rsidR="00B2699D">
        <w:t xml:space="preserve">. Even the </w:t>
      </w:r>
      <w:proofErr w:type="spellStart"/>
      <w:r w:rsidR="00B2699D">
        <w:t>Weka</w:t>
      </w:r>
      <w:proofErr w:type="spellEnd"/>
      <w:r w:rsidR="00B2699D">
        <w:t xml:space="preserve"> Java API only allows one set of instances for all the stacked classifiers. </w:t>
      </w:r>
      <w:r w:rsidR="002820F8">
        <w:t xml:space="preserve">Therefore, I created a new Java </w:t>
      </w:r>
      <w:proofErr w:type="gramStart"/>
      <w:r w:rsidR="002820F8">
        <w:t>class which</w:t>
      </w:r>
      <w:proofErr w:type="gramEnd"/>
      <w:r w:rsidR="002820F8">
        <w:t xml:space="preserve"> extends the Stacking class in </w:t>
      </w:r>
      <w:proofErr w:type="spellStart"/>
      <w:r w:rsidR="002820F8">
        <w:t>Weka</w:t>
      </w:r>
      <w:proofErr w:type="spellEnd"/>
      <w:r w:rsidR="002820F8">
        <w:t xml:space="preserve">. In this new class, I </w:t>
      </w:r>
      <w:r w:rsidR="00216632">
        <w:t xml:space="preserve">modified </w:t>
      </w:r>
      <w:r w:rsidR="002820F8">
        <w:t xml:space="preserve">the </w:t>
      </w:r>
      <w:proofErr w:type="gramStart"/>
      <w:r w:rsidR="002820F8">
        <w:t>methods :</w:t>
      </w:r>
      <w:proofErr w:type="gramEnd"/>
      <w:r w:rsidR="002820F8">
        <w:t xml:space="preserve"> </w:t>
      </w:r>
      <w:proofErr w:type="spellStart"/>
      <w:r w:rsidR="00216632" w:rsidRPr="005866B5">
        <w:rPr>
          <w:i/>
        </w:rPr>
        <w:t>buildClassifier</w:t>
      </w:r>
      <w:proofErr w:type="spellEnd"/>
      <w:r w:rsidR="00216632">
        <w:t xml:space="preserve">, </w:t>
      </w:r>
      <w:proofErr w:type="spellStart"/>
      <w:r w:rsidR="00216632" w:rsidRPr="005866B5">
        <w:rPr>
          <w:i/>
        </w:rPr>
        <w:t>generateMetaLevel</w:t>
      </w:r>
      <w:proofErr w:type="spellEnd"/>
      <w:r w:rsidR="00216632">
        <w:t xml:space="preserve"> and </w:t>
      </w:r>
      <w:proofErr w:type="spellStart"/>
      <w:r w:rsidR="00216632" w:rsidRPr="005866B5">
        <w:rPr>
          <w:i/>
        </w:rPr>
        <w:t>metaInstance</w:t>
      </w:r>
      <w:proofErr w:type="spellEnd"/>
      <w:r w:rsidR="00216632">
        <w:t xml:space="preserve"> </w:t>
      </w:r>
      <w:r w:rsidR="002820F8">
        <w:t>to work with an array of instance sets instead of a single instance set.</w:t>
      </w:r>
      <w:r w:rsidR="00216632">
        <w:t xml:space="preserve"> I also added corresponding methods to perform cross validation and </w:t>
      </w:r>
      <w:r w:rsidR="0044567A">
        <w:t xml:space="preserve">to </w:t>
      </w:r>
      <w:r w:rsidR="00216632">
        <w:t xml:space="preserve">evaluate a test set. </w:t>
      </w:r>
      <w:r w:rsidR="0044567A">
        <w:t>The source code is available on</w:t>
      </w:r>
      <w:r w:rsidR="00C65EF8">
        <w:t>line</w:t>
      </w:r>
      <w:r w:rsidR="0044567A">
        <w:rPr>
          <w:rStyle w:val="FootnoteReference"/>
        </w:rPr>
        <w:footnoteReference w:id="4"/>
      </w:r>
      <w:r w:rsidR="0044567A">
        <w:t>.</w:t>
      </w:r>
    </w:p>
    <w:p w14:paraId="25688E1E" w14:textId="734DA33B" w:rsidR="00F30640" w:rsidRPr="006A1110" w:rsidRDefault="00F30640" w:rsidP="00F30640">
      <w:pPr>
        <w:pStyle w:val="Heading1"/>
        <w:spacing w:before="0"/>
        <w:rPr>
          <w:sz w:val="24"/>
        </w:rPr>
      </w:pPr>
      <w:r>
        <w:rPr>
          <w:sz w:val="22"/>
        </w:rPr>
        <w:t>10.2</w:t>
      </w:r>
      <w:r w:rsidRPr="00F30640">
        <w:rPr>
          <w:sz w:val="22"/>
        </w:rPr>
        <w:t xml:space="preserve"> </w:t>
      </w:r>
      <w:r>
        <w:rPr>
          <w:sz w:val="22"/>
        </w:rPr>
        <w:t>EVALUATIng the performance of the final model</w:t>
      </w:r>
    </w:p>
    <w:p w14:paraId="1FFE8379" w14:textId="0E1CA136" w:rsidR="00D42653" w:rsidRDefault="00D42653" w:rsidP="00F30640">
      <w:pPr>
        <w:spacing w:after="0"/>
      </w:pPr>
    </w:p>
    <w:p w14:paraId="4FC79BBC" w14:textId="64CD6F71" w:rsidR="00242666" w:rsidRDefault="00242666" w:rsidP="00936B9F">
      <w:r>
        <w:t xml:space="preserve">We could </w:t>
      </w:r>
      <w:r w:rsidR="000679EA">
        <w:t xml:space="preserve">not </w:t>
      </w:r>
      <w:r>
        <w:t xml:space="preserve">use the Experimenter to compare the performance of the </w:t>
      </w:r>
      <w:r w:rsidR="000679EA">
        <w:t>final model with the baseline. This is because</w:t>
      </w:r>
      <w:r>
        <w:t xml:space="preserve"> we</w:t>
      </w:r>
      <w:r w:rsidR="00305E0B">
        <w:t xml:space="preserve"> had to use a</w:t>
      </w:r>
      <w:r>
        <w:t xml:space="preserve"> custom Stacking class</w:t>
      </w:r>
      <w:r w:rsidR="00305E0B">
        <w:t>ifier</w:t>
      </w:r>
      <w:r w:rsidR="00F30640">
        <w:t xml:space="preserve"> as shown above</w:t>
      </w:r>
      <w:r>
        <w:t xml:space="preserve">. Therefore we </w:t>
      </w:r>
      <w:r w:rsidR="006D4443">
        <w:t xml:space="preserve">used a statistical tool (R Studio) to compare </w:t>
      </w:r>
      <w:r>
        <w:t>the performance of each fold of cross validation</w:t>
      </w:r>
      <w:r w:rsidR="006D4443">
        <w:t xml:space="preserve"> for both models</w:t>
      </w:r>
      <w:r>
        <w:t xml:space="preserve">. The following table </w:t>
      </w:r>
      <w:r w:rsidR="001B5ABD">
        <w:t>shows the performance of models on each fold.</w:t>
      </w:r>
    </w:p>
    <w:p w14:paraId="2483868C" w14:textId="77777777" w:rsidR="001B5ABD" w:rsidRDefault="001B5ABD" w:rsidP="00936B9F"/>
    <w:tbl>
      <w:tblPr>
        <w:tblStyle w:val="TableGrid"/>
        <w:tblW w:w="0" w:type="auto"/>
        <w:tblLook w:val="04A0" w:firstRow="1" w:lastRow="0" w:firstColumn="1" w:lastColumn="0" w:noHBand="0" w:noVBand="1"/>
      </w:tblPr>
      <w:tblGrid>
        <w:gridCol w:w="810"/>
        <w:gridCol w:w="1136"/>
        <w:gridCol w:w="1136"/>
        <w:gridCol w:w="1043"/>
        <w:gridCol w:w="915"/>
      </w:tblGrid>
      <w:tr w:rsidR="001B5ABD" w14:paraId="32AE8CC5" w14:textId="77777777" w:rsidTr="00AE1E69">
        <w:tc>
          <w:tcPr>
            <w:tcW w:w="810" w:type="dxa"/>
          </w:tcPr>
          <w:p w14:paraId="72558648" w14:textId="0641E42C" w:rsidR="001B5ABD" w:rsidRDefault="001B5ABD" w:rsidP="00936B9F">
            <w:r>
              <w:t>Fold</w:t>
            </w:r>
          </w:p>
        </w:tc>
        <w:tc>
          <w:tcPr>
            <w:tcW w:w="1136" w:type="dxa"/>
          </w:tcPr>
          <w:p w14:paraId="560D7B5B" w14:textId="30A2EA5F" w:rsidR="001B5ABD" w:rsidRDefault="005434EF" w:rsidP="005434EF">
            <w:r>
              <w:t>Accuracy -</w:t>
            </w:r>
            <w:r w:rsidR="001B5ABD">
              <w:t>Baseline</w:t>
            </w:r>
          </w:p>
        </w:tc>
        <w:tc>
          <w:tcPr>
            <w:tcW w:w="1136" w:type="dxa"/>
          </w:tcPr>
          <w:p w14:paraId="5E422DFE" w14:textId="03576399" w:rsidR="001B5ABD" w:rsidRDefault="001B5ABD" w:rsidP="00936B9F">
            <w:r>
              <w:t xml:space="preserve">Accuracy </w:t>
            </w:r>
            <w:r w:rsidR="005434EF">
              <w:t>-</w:t>
            </w:r>
            <w:r>
              <w:t>Final</w:t>
            </w:r>
          </w:p>
        </w:tc>
        <w:tc>
          <w:tcPr>
            <w:tcW w:w="1043" w:type="dxa"/>
          </w:tcPr>
          <w:p w14:paraId="2BEB649B" w14:textId="4A94A23F" w:rsidR="001B5ABD" w:rsidRDefault="001B5ABD" w:rsidP="005434EF">
            <w:r>
              <w:t>Kappa - Baseline</w:t>
            </w:r>
          </w:p>
        </w:tc>
        <w:tc>
          <w:tcPr>
            <w:tcW w:w="915" w:type="dxa"/>
          </w:tcPr>
          <w:p w14:paraId="007F6767" w14:textId="6C5C44C7" w:rsidR="001B5ABD" w:rsidRDefault="005434EF" w:rsidP="00936B9F">
            <w:r>
              <w:t>Kappa -</w:t>
            </w:r>
            <w:r w:rsidR="001B5ABD">
              <w:t>Final</w:t>
            </w:r>
          </w:p>
        </w:tc>
      </w:tr>
      <w:tr w:rsidR="00F85F43" w14:paraId="2B01FC89" w14:textId="77777777" w:rsidTr="007B5853">
        <w:tc>
          <w:tcPr>
            <w:tcW w:w="810" w:type="dxa"/>
          </w:tcPr>
          <w:p w14:paraId="6D5B3DCD" w14:textId="2AC78779" w:rsidR="00F85F43" w:rsidRDefault="00F85F43" w:rsidP="00936B9F">
            <w:r>
              <w:t>1</w:t>
            </w:r>
          </w:p>
        </w:tc>
        <w:tc>
          <w:tcPr>
            <w:tcW w:w="1136" w:type="dxa"/>
            <w:vAlign w:val="bottom"/>
          </w:tcPr>
          <w:p w14:paraId="605EDDD1" w14:textId="048C3E58" w:rsidR="00F85F43" w:rsidRDefault="00F85F43" w:rsidP="00936B9F">
            <w:r>
              <w:rPr>
                <w:rFonts w:ascii="Calibri" w:hAnsi="Calibri"/>
                <w:color w:val="000000"/>
              </w:rPr>
              <w:t>0.8</w:t>
            </w:r>
          </w:p>
        </w:tc>
        <w:tc>
          <w:tcPr>
            <w:tcW w:w="1136" w:type="dxa"/>
            <w:vAlign w:val="bottom"/>
          </w:tcPr>
          <w:p w14:paraId="32707238" w14:textId="65343CB7" w:rsidR="00F85F43" w:rsidRDefault="00F85F43" w:rsidP="00936B9F">
            <w:r>
              <w:rPr>
                <w:rFonts w:ascii="Calibri" w:hAnsi="Calibri"/>
                <w:color w:val="000000"/>
              </w:rPr>
              <w:t>0.93</w:t>
            </w:r>
          </w:p>
        </w:tc>
        <w:tc>
          <w:tcPr>
            <w:tcW w:w="1043" w:type="dxa"/>
            <w:vAlign w:val="bottom"/>
          </w:tcPr>
          <w:p w14:paraId="1EDA9946" w14:textId="6ED3F396" w:rsidR="00F85F43" w:rsidRDefault="00F85F43" w:rsidP="00936B9F">
            <w:r>
              <w:rPr>
                <w:rFonts w:ascii="Calibri" w:hAnsi="Calibri"/>
                <w:color w:val="000000"/>
              </w:rPr>
              <w:t>0.59</w:t>
            </w:r>
          </w:p>
        </w:tc>
        <w:tc>
          <w:tcPr>
            <w:tcW w:w="915" w:type="dxa"/>
            <w:vAlign w:val="bottom"/>
          </w:tcPr>
          <w:p w14:paraId="4336DE7B" w14:textId="6FB3CF93" w:rsidR="00F85F43" w:rsidRDefault="00F85F43" w:rsidP="00F85F43">
            <w:r>
              <w:rPr>
                <w:rFonts w:ascii="Calibri" w:hAnsi="Calibri"/>
                <w:color w:val="000000"/>
              </w:rPr>
              <w:t>0.86</w:t>
            </w:r>
          </w:p>
        </w:tc>
      </w:tr>
      <w:tr w:rsidR="00F85F43" w14:paraId="5A7321D4" w14:textId="77777777" w:rsidTr="007B5853">
        <w:tc>
          <w:tcPr>
            <w:tcW w:w="810" w:type="dxa"/>
          </w:tcPr>
          <w:p w14:paraId="4A9F1CA8" w14:textId="0DE5B496" w:rsidR="00F85F43" w:rsidRDefault="00F85F43" w:rsidP="00936B9F">
            <w:r>
              <w:t>2</w:t>
            </w:r>
          </w:p>
        </w:tc>
        <w:tc>
          <w:tcPr>
            <w:tcW w:w="1136" w:type="dxa"/>
            <w:vAlign w:val="bottom"/>
          </w:tcPr>
          <w:p w14:paraId="551B2ED3" w14:textId="1340786F" w:rsidR="00F85F43" w:rsidRDefault="00F85F43" w:rsidP="00936B9F">
            <w:r>
              <w:rPr>
                <w:rFonts w:ascii="Calibri" w:hAnsi="Calibri"/>
                <w:color w:val="000000"/>
              </w:rPr>
              <w:t>0.82</w:t>
            </w:r>
          </w:p>
        </w:tc>
        <w:tc>
          <w:tcPr>
            <w:tcW w:w="1136" w:type="dxa"/>
            <w:vAlign w:val="bottom"/>
          </w:tcPr>
          <w:p w14:paraId="0EE02DAC" w14:textId="3D7EE4AF" w:rsidR="00F85F43" w:rsidRDefault="00F85F43" w:rsidP="00936B9F">
            <w:r>
              <w:rPr>
                <w:rFonts w:ascii="Calibri" w:hAnsi="Calibri"/>
                <w:color w:val="000000"/>
              </w:rPr>
              <w:t>0.94</w:t>
            </w:r>
          </w:p>
        </w:tc>
        <w:tc>
          <w:tcPr>
            <w:tcW w:w="1043" w:type="dxa"/>
            <w:vAlign w:val="bottom"/>
          </w:tcPr>
          <w:p w14:paraId="4944CADE" w14:textId="5434C597" w:rsidR="00F85F43" w:rsidRDefault="00F85F43" w:rsidP="00936B9F">
            <w:r>
              <w:rPr>
                <w:rFonts w:ascii="Calibri" w:hAnsi="Calibri"/>
                <w:color w:val="000000"/>
              </w:rPr>
              <w:t>0.63</w:t>
            </w:r>
          </w:p>
        </w:tc>
        <w:tc>
          <w:tcPr>
            <w:tcW w:w="915" w:type="dxa"/>
            <w:vAlign w:val="bottom"/>
          </w:tcPr>
          <w:p w14:paraId="6F278701" w14:textId="0AD78CE0" w:rsidR="00F85F43" w:rsidRDefault="00F85F43" w:rsidP="00936B9F">
            <w:r>
              <w:rPr>
                <w:rFonts w:ascii="Calibri" w:hAnsi="Calibri"/>
                <w:color w:val="000000"/>
              </w:rPr>
              <w:t>0.87</w:t>
            </w:r>
          </w:p>
        </w:tc>
      </w:tr>
      <w:tr w:rsidR="00F85F43" w14:paraId="199557DB" w14:textId="77777777" w:rsidTr="007B5853">
        <w:tc>
          <w:tcPr>
            <w:tcW w:w="810" w:type="dxa"/>
          </w:tcPr>
          <w:p w14:paraId="17F79742" w14:textId="7B394196" w:rsidR="00F85F43" w:rsidRDefault="00F85F43" w:rsidP="00936B9F">
            <w:r>
              <w:t>3</w:t>
            </w:r>
          </w:p>
        </w:tc>
        <w:tc>
          <w:tcPr>
            <w:tcW w:w="1136" w:type="dxa"/>
            <w:vAlign w:val="bottom"/>
          </w:tcPr>
          <w:p w14:paraId="10727E4B" w14:textId="2B58F239" w:rsidR="00F85F43" w:rsidRDefault="00F85F43" w:rsidP="00936B9F">
            <w:r>
              <w:rPr>
                <w:rFonts w:ascii="Calibri" w:hAnsi="Calibri"/>
                <w:color w:val="000000"/>
              </w:rPr>
              <w:t>0.8</w:t>
            </w:r>
          </w:p>
        </w:tc>
        <w:tc>
          <w:tcPr>
            <w:tcW w:w="1136" w:type="dxa"/>
            <w:vAlign w:val="bottom"/>
          </w:tcPr>
          <w:p w14:paraId="1363C962" w14:textId="5A0F886B" w:rsidR="00F85F43" w:rsidRDefault="00F85F43" w:rsidP="00936B9F">
            <w:r>
              <w:rPr>
                <w:rFonts w:ascii="Calibri" w:hAnsi="Calibri"/>
                <w:color w:val="000000"/>
              </w:rPr>
              <w:t>0.91</w:t>
            </w:r>
          </w:p>
        </w:tc>
        <w:tc>
          <w:tcPr>
            <w:tcW w:w="1043" w:type="dxa"/>
            <w:vAlign w:val="bottom"/>
          </w:tcPr>
          <w:p w14:paraId="763168AC" w14:textId="078D14B1" w:rsidR="00F85F43" w:rsidRDefault="00F85F43" w:rsidP="00936B9F">
            <w:r>
              <w:rPr>
                <w:rFonts w:ascii="Calibri" w:hAnsi="Calibri"/>
                <w:color w:val="000000"/>
              </w:rPr>
              <w:t>0.6</w:t>
            </w:r>
          </w:p>
        </w:tc>
        <w:tc>
          <w:tcPr>
            <w:tcW w:w="915" w:type="dxa"/>
            <w:vAlign w:val="bottom"/>
          </w:tcPr>
          <w:p w14:paraId="608997E7" w14:textId="7300791D" w:rsidR="00F85F43" w:rsidRDefault="00F85F43" w:rsidP="00936B9F">
            <w:r>
              <w:rPr>
                <w:rFonts w:ascii="Calibri" w:hAnsi="Calibri"/>
                <w:color w:val="000000"/>
              </w:rPr>
              <w:t>0.82</w:t>
            </w:r>
          </w:p>
        </w:tc>
      </w:tr>
      <w:tr w:rsidR="00F85F43" w14:paraId="7A678054" w14:textId="77777777" w:rsidTr="007B5853">
        <w:tc>
          <w:tcPr>
            <w:tcW w:w="810" w:type="dxa"/>
          </w:tcPr>
          <w:p w14:paraId="46F2C7B2" w14:textId="5E961392" w:rsidR="00F85F43" w:rsidRDefault="00F85F43" w:rsidP="00936B9F">
            <w:r>
              <w:t>4</w:t>
            </w:r>
          </w:p>
        </w:tc>
        <w:tc>
          <w:tcPr>
            <w:tcW w:w="1136" w:type="dxa"/>
            <w:vAlign w:val="bottom"/>
          </w:tcPr>
          <w:p w14:paraId="6AE3C42A" w14:textId="0E513B85" w:rsidR="00F85F43" w:rsidRDefault="00F85F43" w:rsidP="00936B9F">
            <w:r>
              <w:rPr>
                <w:rFonts w:ascii="Calibri" w:hAnsi="Calibri"/>
                <w:color w:val="000000"/>
              </w:rPr>
              <w:t>0.8</w:t>
            </w:r>
          </w:p>
        </w:tc>
        <w:tc>
          <w:tcPr>
            <w:tcW w:w="1136" w:type="dxa"/>
            <w:vAlign w:val="bottom"/>
          </w:tcPr>
          <w:p w14:paraId="3EE96A8E" w14:textId="6444B45B" w:rsidR="00F85F43" w:rsidRDefault="00F85F43" w:rsidP="00936B9F">
            <w:r>
              <w:rPr>
                <w:rFonts w:ascii="Calibri" w:hAnsi="Calibri"/>
                <w:color w:val="000000"/>
              </w:rPr>
              <w:t>0.93</w:t>
            </w:r>
          </w:p>
        </w:tc>
        <w:tc>
          <w:tcPr>
            <w:tcW w:w="1043" w:type="dxa"/>
            <w:vAlign w:val="bottom"/>
          </w:tcPr>
          <w:p w14:paraId="1BA9A7A0" w14:textId="4A5F6DD1" w:rsidR="00F85F43" w:rsidRDefault="00F85F43" w:rsidP="00936B9F">
            <w:r>
              <w:rPr>
                <w:rFonts w:ascii="Calibri" w:hAnsi="Calibri"/>
                <w:color w:val="000000"/>
              </w:rPr>
              <w:t>0.59</w:t>
            </w:r>
          </w:p>
        </w:tc>
        <w:tc>
          <w:tcPr>
            <w:tcW w:w="915" w:type="dxa"/>
            <w:vAlign w:val="bottom"/>
          </w:tcPr>
          <w:p w14:paraId="56905707" w14:textId="6E7F45E3" w:rsidR="00F85F43" w:rsidRDefault="00F85F43" w:rsidP="00936B9F">
            <w:r>
              <w:rPr>
                <w:rFonts w:ascii="Calibri" w:hAnsi="Calibri"/>
                <w:color w:val="000000"/>
              </w:rPr>
              <w:t>0.86</w:t>
            </w:r>
          </w:p>
        </w:tc>
      </w:tr>
      <w:tr w:rsidR="00F85F43" w14:paraId="6D579FDE" w14:textId="77777777" w:rsidTr="007B5853">
        <w:tc>
          <w:tcPr>
            <w:tcW w:w="810" w:type="dxa"/>
          </w:tcPr>
          <w:p w14:paraId="512218DB" w14:textId="3E79C073" w:rsidR="00F85F43" w:rsidRDefault="00F85F43" w:rsidP="00936B9F">
            <w:r>
              <w:t>5</w:t>
            </w:r>
          </w:p>
        </w:tc>
        <w:tc>
          <w:tcPr>
            <w:tcW w:w="1136" w:type="dxa"/>
            <w:vAlign w:val="bottom"/>
          </w:tcPr>
          <w:p w14:paraId="24206AE4" w14:textId="5D650361" w:rsidR="00F85F43" w:rsidRDefault="00F85F43" w:rsidP="00936B9F">
            <w:r>
              <w:rPr>
                <w:rFonts w:ascii="Calibri" w:hAnsi="Calibri"/>
                <w:color w:val="000000"/>
              </w:rPr>
              <w:t>0.79</w:t>
            </w:r>
          </w:p>
        </w:tc>
        <w:tc>
          <w:tcPr>
            <w:tcW w:w="1136" w:type="dxa"/>
            <w:vAlign w:val="bottom"/>
          </w:tcPr>
          <w:p w14:paraId="0AB184CC" w14:textId="23C909AC" w:rsidR="00F85F43" w:rsidRDefault="00F85F43" w:rsidP="00936B9F">
            <w:r>
              <w:rPr>
                <w:rFonts w:ascii="Calibri" w:hAnsi="Calibri"/>
                <w:color w:val="000000"/>
              </w:rPr>
              <w:t>0.9</w:t>
            </w:r>
          </w:p>
        </w:tc>
        <w:tc>
          <w:tcPr>
            <w:tcW w:w="1043" w:type="dxa"/>
            <w:vAlign w:val="bottom"/>
          </w:tcPr>
          <w:p w14:paraId="57404306" w14:textId="4A04C883" w:rsidR="00F85F43" w:rsidRDefault="00F85F43" w:rsidP="00936B9F">
            <w:r>
              <w:rPr>
                <w:rFonts w:ascii="Calibri" w:hAnsi="Calibri"/>
                <w:color w:val="000000"/>
              </w:rPr>
              <w:t>0.58</w:t>
            </w:r>
          </w:p>
        </w:tc>
        <w:tc>
          <w:tcPr>
            <w:tcW w:w="915" w:type="dxa"/>
            <w:vAlign w:val="bottom"/>
          </w:tcPr>
          <w:p w14:paraId="575830DE" w14:textId="24DFBED7" w:rsidR="00F85F43" w:rsidRDefault="00F85F43" w:rsidP="00936B9F">
            <w:r>
              <w:rPr>
                <w:rFonts w:ascii="Calibri" w:hAnsi="Calibri"/>
                <w:color w:val="000000"/>
              </w:rPr>
              <w:t>0.81</w:t>
            </w:r>
          </w:p>
        </w:tc>
      </w:tr>
      <w:tr w:rsidR="00F85F43" w14:paraId="253B2D0D" w14:textId="77777777" w:rsidTr="007B5853">
        <w:tc>
          <w:tcPr>
            <w:tcW w:w="810" w:type="dxa"/>
          </w:tcPr>
          <w:p w14:paraId="38265507" w14:textId="5FD8D1A5" w:rsidR="00F85F43" w:rsidRDefault="00F85F43" w:rsidP="00936B9F">
            <w:r>
              <w:t>6</w:t>
            </w:r>
          </w:p>
        </w:tc>
        <w:tc>
          <w:tcPr>
            <w:tcW w:w="1136" w:type="dxa"/>
            <w:vAlign w:val="bottom"/>
          </w:tcPr>
          <w:p w14:paraId="3198ACA2" w14:textId="073F8492" w:rsidR="00F85F43" w:rsidRDefault="00F85F43" w:rsidP="00936B9F">
            <w:r>
              <w:rPr>
                <w:rFonts w:ascii="Calibri" w:hAnsi="Calibri"/>
                <w:color w:val="000000"/>
              </w:rPr>
              <w:t>0.84</w:t>
            </w:r>
          </w:p>
        </w:tc>
        <w:tc>
          <w:tcPr>
            <w:tcW w:w="1136" w:type="dxa"/>
            <w:vAlign w:val="bottom"/>
          </w:tcPr>
          <w:p w14:paraId="49239A71" w14:textId="6E16C191" w:rsidR="00F85F43" w:rsidRDefault="00F85F43" w:rsidP="00936B9F">
            <w:r>
              <w:rPr>
                <w:rFonts w:ascii="Calibri" w:hAnsi="Calibri"/>
                <w:color w:val="000000"/>
              </w:rPr>
              <w:t>0.93</w:t>
            </w:r>
          </w:p>
        </w:tc>
        <w:tc>
          <w:tcPr>
            <w:tcW w:w="1043" w:type="dxa"/>
            <w:vAlign w:val="bottom"/>
          </w:tcPr>
          <w:p w14:paraId="75E8C7D9" w14:textId="348D1E69" w:rsidR="00F85F43" w:rsidRDefault="00F85F43" w:rsidP="00936B9F">
            <w:r>
              <w:rPr>
                <w:rFonts w:ascii="Calibri" w:hAnsi="Calibri"/>
                <w:color w:val="000000"/>
              </w:rPr>
              <w:t>0.67</w:t>
            </w:r>
          </w:p>
        </w:tc>
        <w:tc>
          <w:tcPr>
            <w:tcW w:w="915" w:type="dxa"/>
            <w:vAlign w:val="bottom"/>
          </w:tcPr>
          <w:p w14:paraId="7E47D820" w14:textId="0E4524E5" w:rsidR="00F85F43" w:rsidRDefault="00F85F43" w:rsidP="00936B9F">
            <w:r>
              <w:rPr>
                <w:rFonts w:ascii="Calibri" w:hAnsi="Calibri"/>
                <w:color w:val="000000"/>
              </w:rPr>
              <w:t>0.87</w:t>
            </w:r>
          </w:p>
        </w:tc>
      </w:tr>
      <w:tr w:rsidR="00F85F43" w14:paraId="1458C56C" w14:textId="77777777" w:rsidTr="007B5853">
        <w:tc>
          <w:tcPr>
            <w:tcW w:w="810" w:type="dxa"/>
          </w:tcPr>
          <w:p w14:paraId="429EFBE6" w14:textId="1BEF86ED" w:rsidR="00F85F43" w:rsidRDefault="00F85F43" w:rsidP="00936B9F">
            <w:r>
              <w:t>7</w:t>
            </w:r>
          </w:p>
        </w:tc>
        <w:tc>
          <w:tcPr>
            <w:tcW w:w="1136" w:type="dxa"/>
            <w:vAlign w:val="bottom"/>
          </w:tcPr>
          <w:p w14:paraId="68329153" w14:textId="2ACD90D5" w:rsidR="00F85F43" w:rsidRDefault="00F85F43" w:rsidP="00936B9F">
            <w:r>
              <w:rPr>
                <w:rFonts w:ascii="Calibri" w:hAnsi="Calibri"/>
                <w:color w:val="000000"/>
              </w:rPr>
              <w:t>0.76</w:t>
            </w:r>
          </w:p>
        </w:tc>
        <w:tc>
          <w:tcPr>
            <w:tcW w:w="1136" w:type="dxa"/>
            <w:vAlign w:val="bottom"/>
          </w:tcPr>
          <w:p w14:paraId="76FE1722" w14:textId="555BD72E" w:rsidR="00F85F43" w:rsidRDefault="00F85F43" w:rsidP="00936B9F">
            <w:r>
              <w:rPr>
                <w:rFonts w:ascii="Calibri" w:hAnsi="Calibri"/>
                <w:color w:val="000000"/>
              </w:rPr>
              <w:t>0.94</w:t>
            </w:r>
          </w:p>
        </w:tc>
        <w:tc>
          <w:tcPr>
            <w:tcW w:w="1043" w:type="dxa"/>
            <w:vAlign w:val="bottom"/>
          </w:tcPr>
          <w:p w14:paraId="0CCA6878" w14:textId="24D46D4D" w:rsidR="00F85F43" w:rsidRDefault="00F85F43" w:rsidP="00936B9F">
            <w:r>
              <w:rPr>
                <w:rFonts w:ascii="Calibri" w:hAnsi="Calibri"/>
                <w:color w:val="000000"/>
              </w:rPr>
              <w:t>0.52</w:t>
            </w:r>
          </w:p>
        </w:tc>
        <w:tc>
          <w:tcPr>
            <w:tcW w:w="915" w:type="dxa"/>
            <w:vAlign w:val="bottom"/>
          </w:tcPr>
          <w:p w14:paraId="4C167379" w14:textId="10D8937F" w:rsidR="00F85F43" w:rsidRDefault="00F85F43" w:rsidP="00936B9F">
            <w:r>
              <w:rPr>
                <w:rFonts w:ascii="Calibri" w:hAnsi="Calibri"/>
                <w:color w:val="000000"/>
              </w:rPr>
              <w:t>0.88</w:t>
            </w:r>
          </w:p>
        </w:tc>
      </w:tr>
      <w:tr w:rsidR="00F85F43" w14:paraId="51A35446" w14:textId="77777777" w:rsidTr="007B5853">
        <w:tc>
          <w:tcPr>
            <w:tcW w:w="810" w:type="dxa"/>
          </w:tcPr>
          <w:p w14:paraId="3366A872" w14:textId="7D733DA7" w:rsidR="00F85F43" w:rsidRDefault="00F85F43" w:rsidP="00936B9F">
            <w:r>
              <w:t>8</w:t>
            </w:r>
          </w:p>
        </w:tc>
        <w:tc>
          <w:tcPr>
            <w:tcW w:w="1136" w:type="dxa"/>
            <w:vAlign w:val="bottom"/>
          </w:tcPr>
          <w:p w14:paraId="0458D983" w14:textId="2B3A1345" w:rsidR="00F85F43" w:rsidRDefault="00F85F43" w:rsidP="00936B9F">
            <w:r>
              <w:rPr>
                <w:rFonts w:ascii="Calibri" w:hAnsi="Calibri"/>
                <w:color w:val="000000"/>
              </w:rPr>
              <w:t>0.8</w:t>
            </w:r>
          </w:p>
        </w:tc>
        <w:tc>
          <w:tcPr>
            <w:tcW w:w="1136" w:type="dxa"/>
            <w:vAlign w:val="bottom"/>
          </w:tcPr>
          <w:p w14:paraId="5F9D1DA0" w14:textId="1CF6B546" w:rsidR="00F85F43" w:rsidRDefault="00F85F43" w:rsidP="00936B9F">
            <w:r>
              <w:rPr>
                <w:rFonts w:ascii="Calibri" w:hAnsi="Calibri"/>
                <w:color w:val="000000"/>
              </w:rPr>
              <w:t>0.91</w:t>
            </w:r>
          </w:p>
        </w:tc>
        <w:tc>
          <w:tcPr>
            <w:tcW w:w="1043" w:type="dxa"/>
            <w:vAlign w:val="bottom"/>
          </w:tcPr>
          <w:p w14:paraId="29867551" w14:textId="0471DD92" w:rsidR="00F85F43" w:rsidRDefault="00F85F43" w:rsidP="00936B9F">
            <w:r>
              <w:rPr>
                <w:rFonts w:ascii="Calibri" w:hAnsi="Calibri"/>
                <w:color w:val="000000"/>
              </w:rPr>
              <w:t>0.61</w:t>
            </w:r>
          </w:p>
        </w:tc>
        <w:tc>
          <w:tcPr>
            <w:tcW w:w="915" w:type="dxa"/>
            <w:vAlign w:val="bottom"/>
          </w:tcPr>
          <w:p w14:paraId="264F7760" w14:textId="7741CFBB" w:rsidR="00F85F43" w:rsidRDefault="00F85F43" w:rsidP="00936B9F">
            <w:r>
              <w:rPr>
                <w:rFonts w:ascii="Calibri" w:hAnsi="Calibri"/>
                <w:color w:val="000000"/>
              </w:rPr>
              <w:t>0.82</w:t>
            </w:r>
          </w:p>
        </w:tc>
      </w:tr>
      <w:tr w:rsidR="00F85F43" w14:paraId="3A719004" w14:textId="77777777" w:rsidTr="007B5853">
        <w:tc>
          <w:tcPr>
            <w:tcW w:w="810" w:type="dxa"/>
          </w:tcPr>
          <w:p w14:paraId="513B5C7E" w14:textId="49111D4A" w:rsidR="00F85F43" w:rsidRDefault="00F85F43" w:rsidP="00936B9F">
            <w:r>
              <w:t>9</w:t>
            </w:r>
          </w:p>
        </w:tc>
        <w:tc>
          <w:tcPr>
            <w:tcW w:w="1136" w:type="dxa"/>
            <w:vAlign w:val="bottom"/>
          </w:tcPr>
          <w:p w14:paraId="6D582609" w14:textId="6E021A60" w:rsidR="00F85F43" w:rsidRDefault="00F85F43" w:rsidP="00936B9F">
            <w:r>
              <w:rPr>
                <w:rFonts w:ascii="Calibri" w:hAnsi="Calibri"/>
                <w:color w:val="000000"/>
              </w:rPr>
              <w:t>0.79</w:t>
            </w:r>
          </w:p>
        </w:tc>
        <w:tc>
          <w:tcPr>
            <w:tcW w:w="1136" w:type="dxa"/>
            <w:vAlign w:val="bottom"/>
          </w:tcPr>
          <w:p w14:paraId="69B8266C" w14:textId="530DC08D" w:rsidR="00F85F43" w:rsidRDefault="00F85F43" w:rsidP="00936B9F">
            <w:r>
              <w:rPr>
                <w:rFonts w:ascii="Calibri" w:hAnsi="Calibri"/>
                <w:color w:val="000000"/>
              </w:rPr>
              <w:t>0.91</w:t>
            </w:r>
          </w:p>
        </w:tc>
        <w:tc>
          <w:tcPr>
            <w:tcW w:w="1043" w:type="dxa"/>
            <w:vAlign w:val="bottom"/>
          </w:tcPr>
          <w:p w14:paraId="58A6E083" w14:textId="1F4DDF2A" w:rsidR="00F85F43" w:rsidRDefault="00F85F43" w:rsidP="00936B9F">
            <w:r>
              <w:rPr>
                <w:rFonts w:ascii="Calibri" w:hAnsi="Calibri"/>
                <w:color w:val="000000"/>
              </w:rPr>
              <w:t>0.58</w:t>
            </w:r>
          </w:p>
        </w:tc>
        <w:tc>
          <w:tcPr>
            <w:tcW w:w="915" w:type="dxa"/>
            <w:vAlign w:val="bottom"/>
          </w:tcPr>
          <w:p w14:paraId="14FFF548" w14:textId="3695C555" w:rsidR="00F85F43" w:rsidRDefault="00F85F43" w:rsidP="00936B9F">
            <w:r>
              <w:rPr>
                <w:rFonts w:ascii="Calibri" w:hAnsi="Calibri"/>
                <w:color w:val="000000"/>
              </w:rPr>
              <w:t>0.82</w:t>
            </w:r>
          </w:p>
        </w:tc>
      </w:tr>
      <w:tr w:rsidR="00F85F43" w14:paraId="76142242" w14:textId="77777777" w:rsidTr="007B5853">
        <w:tc>
          <w:tcPr>
            <w:tcW w:w="810" w:type="dxa"/>
          </w:tcPr>
          <w:p w14:paraId="04C429E7" w14:textId="309D6FD5" w:rsidR="00F85F43" w:rsidRDefault="00F85F43" w:rsidP="00936B9F">
            <w:r>
              <w:t>10</w:t>
            </w:r>
          </w:p>
        </w:tc>
        <w:tc>
          <w:tcPr>
            <w:tcW w:w="1136" w:type="dxa"/>
            <w:vAlign w:val="bottom"/>
          </w:tcPr>
          <w:p w14:paraId="748844DA" w14:textId="61BACCAF" w:rsidR="00F85F43" w:rsidRDefault="00F85F43" w:rsidP="00936B9F">
            <w:r>
              <w:rPr>
                <w:rFonts w:ascii="Calibri" w:hAnsi="Calibri"/>
                <w:color w:val="000000"/>
              </w:rPr>
              <w:t>0.77</w:t>
            </w:r>
          </w:p>
        </w:tc>
        <w:tc>
          <w:tcPr>
            <w:tcW w:w="1136" w:type="dxa"/>
            <w:vAlign w:val="bottom"/>
          </w:tcPr>
          <w:p w14:paraId="2AC65968" w14:textId="20968B12" w:rsidR="00F85F43" w:rsidRDefault="00F85F43" w:rsidP="00936B9F">
            <w:r>
              <w:rPr>
                <w:rFonts w:ascii="Calibri" w:hAnsi="Calibri"/>
                <w:color w:val="000000"/>
              </w:rPr>
              <w:t>0.94</w:t>
            </w:r>
          </w:p>
        </w:tc>
        <w:tc>
          <w:tcPr>
            <w:tcW w:w="1043" w:type="dxa"/>
            <w:vAlign w:val="bottom"/>
          </w:tcPr>
          <w:p w14:paraId="1660A826" w14:textId="09771FC9" w:rsidR="00F85F43" w:rsidRDefault="00F85F43" w:rsidP="00936B9F">
            <w:r>
              <w:rPr>
                <w:rFonts w:ascii="Calibri" w:hAnsi="Calibri"/>
                <w:color w:val="000000"/>
              </w:rPr>
              <w:t>0.53</w:t>
            </w:r>
          </w:p>
        </w:tc>
        <w:tc>
          <w:tcPr>
            <w:tcW w:w="915" w:type="dxa"/>
            <w:vAlign w:val="bottom"/>
          </w:tcPr>
          <w:p w14:paraId="151F8A95" w14:textId="26004F34" w:rsidR="00F85F43" w:rsidRDefault="00F85F43" w:rsidP="00936B9F">
            <w:r>
              <w:rPr>
                <w:rFonts w:ascii="Calibri" w:hAnsi="Calibri"/>
                <w:color w:val="000000"/>
              </w:rPr>
              <w:t>0.87</w:t>
            </w:r>
          </w:p>
        </w:tc>
      </w:tr>
      <w:tr w:rsidR="00F85F43" w14:paraId="15933222" w14:textId="77777777" w:rsidTr="007B5853">
        <w:tc>
          <w:tcPr>
            <w:tcW w:w="810" w:type="dxa"/>
          </w:tcPr>
          <w:p w14:paraId="5AE2DA0E" w14:textId="4AF70F74" w:rsidR="00F85F43" w:rsidRPr="0018608F" w:rsidRDefault="00F85F43" w:rsidP="00936B9F">
            <w:pPr>
              <w:rPr>
                <w:b/>
              </w:rPr>
            </w:pPr>
            <w:r w:rsidRPr="0018608F">
              <w:rPr>
                <w:b/>
              </w:rPr>
              <w:t>Ave</w:t>
            </w:r>
          </w:p>
        </w:tc>
        <w:tc>
          <w:tcPr>
            <w:tcW w:w="1136" w:type="dxa"/>
            <w:vAlign w:val="bottom"/>
          </w:tcPr>
          <w:p w14:paraId="4BD44020" w14:textId="0318AB76" w:rsidR="00F85F43" w:rsidRPr="00AE064B" w:rsidRDefault="00F85F43" w:rsidP="00936B9F">
            <w:pPr>
              <w:rPr>
                <w:rFonts w:ascii="Calibri" w:hAnsi="Calibri"/>
                <w:color w:val="000000"/>
              </w:rPr>
            </w:pPr>
            <w:r w:rsidRPr="00AE064B">
              <w:rPr>
                <w:rFonts w:ascii="Calibri" w:hAnsi="Calibri"/>
                <w:color w:val="000000"/>
              </w:rPr>
              <w:t>0.80</w:t>
            </w:r>
          </w:p>
        </w:tc>
        <w:tc>
          <w:tcPr>
            <w:tcW w:w="1136" w:type="dxa"/>
            <w:vAlign w:val="bottom"/>
          </w:tcPr>
          <w:p w14:paraId="28ACDAD3" w14:textId="29D7CDE7" w:rsidR="00F85F43" w:rsidRPr="0018608F" w:rsidRDefault="00F85F43" w:rsidP="00936B9F">
            <w:pPr>
              <w:rPr>
                <w:rFonts w:ascii="Calibri" w:hAnsi="Calibri"/>
                <w:b/>
                <w:color w:val="000000"/>
              </w:rPr>
            </w:pPr>
            <w:r w:rsidRPr="0018608F">
              <w:rPr>
                <w:rFonts w:ascii="Calibri" w:hAnsi="Calibri"/>
                <w:b/>
                <w:color w:val="000000"/>
              </w:rPr>
              <w:t>0.9</w:t>
            </w:r>
            <w:r>
              <w:rPr>
                <w:rFonts w:ascii="Calibri" w:hAnsi="Calibri"/>
                <w:b/>
                <w:color w:val="000000"/>
              </w:rPr>
              <w:t>2</w:t>
            </w:r>
          </w:p>
        </w:tc>
        <w:tc>
          <w:tcPr>
            <w:tcW w:w="1043" w:type="dxa"/>
            <w:vAlign w:val="bottom"/>
          </w:tcPr>
          <w:p w14:paraId="0A53AA45" w14:textId="480E83EE" w:rsidR="00F85F43" w:rsidRPr="00AE064B" w:rsidRDefault="00F85F43" w:rsidP="00936B9F">
            <w:pPr>
              <w:rPr>
                <w:rFonts w:ascii="Calibri" w:hAnsi="Calibri"/>
                <w:color w:val="000000"/>
              </w:rPr>
            </w:pPr>
            <w:r w:rsidRPr="00AE064B">
              <w:rPr>
                <w:rFonts w:ascii="Calibri" w:hAnsi="Calibri"/>
                <w:color w:val="000000"/>
              </w:rPr>
              <w:t>0.59</w:t>
            </w:r>
          </w:p>
        </w:tc>
        <w:tc>
          <w:tcPr>
            <w:tcW w:w="915" w:type="dxa"/>
            <w:vAlign w:val="bottom"/>
          </w:tcPr>
          <w:p w14:paraId="46B7D5D5" w14:textId="7F950083" w:rsidR="00F85F43" w:rsidRPr="0018608F" w:rsidRDefault="00F85F43" w:rsidP="00936B9F">
            <w:pPr>
              <w:rPr>
                <w:rFonts w:ascii="Calibri" w:hAnsi="Calibri"/>
                <w:b/>
                <w:color w:val="000000"/>
              </w:rPr>
            </w:pPr>
            <w:r w:rsidRPr="0018608F">
              <w:rPr>
                <w:rFonts w:ascii="Calibri" w:hAnsi="Calibri"/>
                <w:b/>
                <w:color w:val="000000"/>
              </w:rPr>
              <w:t>0.8</w:t>
            </w:r>
            <w:r>
              <w:rPr>
                <w:rFonts w:ascii="Calibri" w:hAnsi="Calibri"/>
                <w:b/>
                <w:color w:val="000000"/>
              </w:rPr>
              <w:t>5</w:t>
            </w:r>
          </w:p>
        </w:tc>
      </w:tr>
    </w:tbl>
    <w:p w14:paraId="2CB43A4D" w14:textId="77777777" w:rsidR="00F85F43" w:rsidRDefault="00F85F43" w:rsidP="00F85F43">
      <w:pPr>
        <w:pStyle w:val="Heading1"/>
        <w:spacing w:before="0"/>
        <w:rPr>
          <w:rFonts w:ascii="Times New Roman" w:hAnsi="Times New Roman"/>
          <w:b w:val="0"/>
          <w:caps w:val="0"/>
          <w:kern w:val="0"/>
          <w:sz w:val="24"/>
        </w:rPr>
      </w:pPr>
    </w:p>
    <w:p w14:paraId="607CB59F" w14:textId="7D356096" w:rsidR="007B5853" w:rsidRPr="007B5853" w:rsidRDefault="007B5853" w:rsidP="007B5853">
      <w:r>
        <w:t>A T-test to compare the final and baseline model gave a p-value</w:t>
      </w:r>
      <w:r w:rsidR="00C34648">
        <w:t xml:space="preserve"> of 1*10</w:t>
      </w:r>
      <w:r w:rsidR="00C34648" w:rsidRPr="00C34648">
        <w:rPr>
          <w:vertAlign w:val="superscript"/>
        </w:rPr>
        <w:t>-10</w:t>
      </w:r>
      <w:r w:rsidR="00C34648">
        <w:t xml:space="preserve"> </w:t>
      </w:r>
      <w:r w:rsidR="003C616F">
        <w:t>for accuracy and a p-value of 8*10</w:t>
      </w:r>
      <w:r w:rsidR="003C616F" w:rsidRPr="00C34648">
        <w:rPr>
          <w:vertAlign w:val="superscript"/>
        </w:rPr>
        <w:t>-1</w:t>
      </w:r>
      <w:r w:rsidR="003C616F">
        <w:rPr>
          <w:vertAlign w:val="superscript"/>
        </w:rPr>
        <w:t>1</w:t>
      </w:r>
      <w:r w:rsidR="003C616F">
        <w:t xml:space="preserve"> for kappa showing that the performance gain is statistically significant for both accuracy and kappa.</w:t>
      </w:r>
      <w:r w:rsidR="00E433F9">
        <w:t xml:space="preserve"> </w:t>
      </w:r>
      <w:r w:rsidR="00AB0B9B">
        <w:t xml:space="preserve">The estimated performance of the final model is accuracy: 0.92 and kappa: 0.85. </w:t>
      </w:r>
      <w:r w:rsidR="003F4E3F">
        <w:t>The net increase in accuracy is a</w:t>
      </w:r>
      <w:r w:rsidR="00AB0B9B">
        <w:t>bout 15% and kappa is about 44%.</w:t>
      </w:r>
    </w:p>
    <w:p w14:paraId="2BE738D9" w14:textId="77777777" w:rsidR="007B5853" w:rsidRPr="007B5853" w:rsidRDefault="007B5853" w:rsidP="007B5853"/>
    <w:p w14:paraId="281AF19F" w14:textId="1FEA8EEC" w:rsidR="00F85F43" w:rsidRPr="006A1110" w:rsidRDefault="00F85F43" w:rsidP="00F85F43">
      <w:pPr>
        <w:pStyle w:val="Heading1"/>
        <w:spacing w:before="0"/>
        <w:rPr>
          <w:sz w:val="24"/>
        </w:rPr>
      </w:pPr>
      <w:r>
        <w:rPr>
          <w:sz w:val="24"/>
        </w:rPr>
        <w:t>11. results - Final test set</w:t>
      </w:r>
    </w:p>
    <w:p w14:paraId="7554375B" w14:textId="77777777" w:rsidR="00284A84" w:rsidRDefault="00284A84" w:rsidP="00936B9F"/>
    <w:p w14:paraId="0479B227" w14:textId="4234F17F" w:rsidR="00F85F43" w:rsidRDefault="002F5607" w:rsidP="00936B9F">
      <w:r>
        <w:t>Since my final model had a statistically significant performance improvement over the baseline, I decided to use the final model to evaluate its performance on the unseen final test data. My final test set had 1000 instances.</w:t>
      </w:r>
      <w:r w:rsidR="005E2F97">
        <w:t xml:space="preserve"> The performance on my final test set</w:t>
      </w:r>
      <w:r w:rsidR="000A0C6A">
        <w:t xml:space="preserve"> is </w:t>
      </w:r>
      <w:r w:rsidR="000A0C6A" w:rsidRPr="000A0C6A">
        <w:rPr>
          <w:b/>
        </w:rPr>
        <w:t>accuracy: 0.85</w:t>
      </w:r>
      <w:r w:rsidR="000A0C6A">
        <w:t xml:space="preserve"> and</w:t>
      </w:r>
      <w:r w:rsidR="000A0C6A" w:rsidRPr="000A0C6A">
        <w:rPr>
          <w:b/>
        </w:rPr>
        <w:t xml:space="preserve"> kappa: 0.70</w:t>
      </w:r>
      <w:r w:rsidR="000D1410">
        <w:t xml:space="preserve">. </w:t>
      </w:r>
      <w:r w:rsidR="000A0C6A">
        <w:t xml:space="preserve">The performance </w:t>
      </w:r>
      <w:r w:rsidR="00D526CB">
        <w:t>although lower</w:t>
      </w:r>
      <w:r w:rsidR="005035AC">
        <w:t>,</w:t>
      </w:r>
      <w:r w:rsidR="00D526CB">
        <w:t xml:space="preserve"> </w:t>
      </w:r>
      <w:r w:rsidR="000A0C6A">
        <w:t>is comparable to the performance of the final model.</w:t>
      </w:r>
    </w:p>
    <w:p w14:paraId="382BB212" w14:textId="74B2DBB3" w:rsidR="002A70D4" w:rsidRDefault="002A70D4" w:rsidP="00936B9F">
      <w:r>
        <w:t>The source code to build, evaluate and test the classifier, and the complete dataset used is available online</w:t>
      </w:r>
      <w:r w:rsidR="00D57C25">
        <w:rPr>
          <w:rStyle w:val="FootnoteReference"/>
        </w:rPr>
        <w:footnoteReference w:id="5"/>
      </w:r>
      <w:r>
        <w:t>.</w:t>
      </w:r>
    </w:p>
    <w:p w14:paraId="3474271C" w14:textId="77777777" w:rsidR="000D1410" w:rsidRDefault="000D1410" w:rsidP="00936B9F"/>
    <w:p w14:paraId="6E7C80E5" w14:textId="711371EE" w:rsidR="005E2F97" w:rsidRPr="006A1110" w:rsidRDefault="005E2F97" w:rsidP="005E2F97">
      <w:pPr>
        <w:pStyle w:val="Heading1"/>
        <w:spacing w:before="0"/>
        <w:rPr>
          <w:sz w:val="24"/>
        </w:rPr>
      </w:pPr>
      <w:r>
        <w:rPr>
          <w:sz w:val="24"/>
        </w:rPr>
        <w:t>12. CONCLUSION AND FUTURE work</w:t>
      </w:r>
    </w:p>
    <w:p w14:paraId="5DCFB85A" w14:textId="77777777" w:rsidR="007636BB" w:rsidRDefault="007636BB" w:rsidP="00936B9F"/>
    <w:p w14:paraId="4BBD2474" w14:textId="2A454798" w:rsidR="00C149CF" w:rsidRDefault="00C149CF" w:rsidP="00936B9F">
      <w:r>
        <w:t>We looked at the problem of bug categorization in software.</w:t>
      </w:r>
      <w:r w:rsidR="00FB5AFC">
        <w:t xml:space="preserve"> We showed novel approaches to design and extract features for issues (bug reports) from the </w:t>
      </w:r>
      <w:proofErr w:type="spellStart"/>
      <w:r w:rsidR="00FB5AFC">
        <w:t>Github</w:t>
      </w:r>
      <w:proofErr w:type="spellEnd"/>
      <w:r w:rsidR="00FB5AFC">
        <w:t xml:space="preserve"> platform. Our analysis showed that </w:t>
      </w:r>
      <w:proofErr w:type="gramStart"/>
      <w:r w:rsidR="00FB5AFC">
        <w:t>Stacking</w:t>
      </w:r>
      <w:proofErr w:type="gramEnd"/>
      <w:r w:rsidR="00FB5AFC">
        <w:t xml:space="preserve"> multiple classifiers on subset of features will give the optimal performance. Our final model consisted two Naïve Bayes classifiers and one SMO classifier with Stacking using a </w:t>
      </w:r>
      <w:proofErr w:type="spellStart"/>
      <w:r w:rsidR="00FB5AFC">
        <w:t>JRip</w:t>
      </w:r>
      <w:proofErr w:type="spellEnd"/>
      <w:r w:rsidR="00FB5AFC">
        <w:t xml:space="preserve"> </w:t>
      </w:r>
      <w:proofErr w:type="gramStart"/>
      <w:r w:rsidR="00FB5AFC">
        <w:t>meta</w:t>
      </w:r>
      <w:proofErr w:type="gramEnd"/>
      <w:r w:rsidR="00FB5AFC">
        <w:t xml:space="preserve"> classifier.</w:t>
      </w:r>
    </w:p>
    <w:p w14:paraId="60D74CBF" w14:textId="77777777" w:rsidR="001B177B" w:rsidRDefault="009003BD" w:rsidP="001B177B">
      <w:r>
        <w:tab/>
        <w:t xml:space="preserve">One major limitation of our work is that we reduced the problem of multi-label classification to a binary classifier. This is based on the assumption that class labels are independent and do not interact. However, this may not always be true in all projects. Therefore, extending our work to a multi-label classification is useful. Applying our approach to other datasets and other projects on </w:t>
      </w:r>
      <w:proofErr w:type="spellStart"/>
      <w:r>
        <w:t>Github</w:t>
      </w:r>
      <w:proofErr w:type="spellEnd"/>
      <w:r>
        <w:t xml:space="preserve"> is a reasonable next step.</w:t>
      </w:r>
    </w:p>
    <w:p w14:paraId="5C7103B6" w14:textId="3EA82124" w:rsidR="00F44250" w:rsidRDefault="001B177B" w:rsidP="001B177B">
      <w:r>
        <w:t xml:space="preserve"> </w:t>
      </w:r>
    </w:p>
    <w:p w14:paraId="0B1B7119" w14:textId="77777777" w:rsidR="006B3F1F" w:rsidRDefault="006B3F1F">
      <w:pPr>
        <w:pStyle w:val="Heading1"/>
      </w:pPr>
      <w:r>
        <w:t>REFERENCES</w:t>
      </w:r>
    </w:p>
    <w:p w14:paraId="5C0B1E21" w14:textId="5416521B" w:rsidR="002753D3" w:rsidRPr="002753D3" w:rsidRDefault="00BC5C65">
      <w:pPr>
        <w:pStyle w:val="NormalWeb"/>
        <w:ind w:left="640" w:hanging="640"/>
        <w:divId w:val="168058121"/>
        <w:rPr>
          <w:rFonts w:eastAsiaTheme="minorEastAsia"/>
          <w:noProof/>
        </w:rPr>
      </w:pPr>
      <w:r>
        <w:fldChar w:fldCharType="begin" w:fldLock="1"/>
      </w:r>
      <w:r>
        <w:instrText xml:space="preserve">ADDIN Mendeley Bibliography CSL_BIBLIOGRAPHY </w:instrText>
      </w:r>
      <w:r>
        <w:fldChar w:fldCharType="separate"/>
      </w:r>
      <w:r w:rsidR="002753D3" w:rsidRPr="002753D3">
        <w:rPr>
          <w:noProof/>
        </w:rPr>
        <w:t>1.</w:t>
      </w:r>
      <w:r w:rsidR="002753D3" w:rsidRPr="002753D3">
        <w:rPr>
          <w:noProof/>
        </w:rPr>
        <w:tab/>
        <w:t xml:space="preserve">Ahsan, S.N., Ferzund, J., and Wotawa, F. Automatic Software Bug Triage System (BTS) Based on Latent Semantic Indexing and Support Vector Machine. </w:t>
      </w:r>
      <w:r w:rsidR="002753D3" w:rsidRPr="002753D3">
        <w:rPr>
          <w:i/>
          <w:iCs/>
          <w:noProof/>
        </w:rPr>
        <w:t>2009 Fourth International Conference on Software Engineering Advances</w:t>
      </w:r>
      <w:r w:rsidR="002753D3" w:rsidRPr="002753D3">
        <w:rPr>
          <w:noProof/>
        </w:rPr>
        <w:t>, (2009), 216–221.</w:t>
      </w:r>
    </w:p>
    <w:p w14:paraId="318FD0B3" w14:textId="77777777" w:rsidR="002753D3" w:rsidRPr="002753D3" w:rsidRDefault="002753D3">
      <w:pPr>
        <w:pStyle w:val="NormalWeb"/>
        <w:ind w:left="640" w:hanging="640"/>
        <w:divId w:val="168058121"/>
        <w:rPr>
          <w:noProof/>
        </w:rPr>
      </w:pPr>
      <w:r w:rsidRPr="002753D3">
        <w:rPr>
          <w:noProof/>
        </w:rPr>
        <w:t>2.</w:t>
      </w:r>
      <w:r w:rsidRPr="002753D3">
        <w:rPr>
          <w:noProof/>
        </w:rPr>
        <w:tab/>
        <w:t xml:space="preserve">Ahsan, S.N., Ferzund, J., and Wotawa, F. Automatic Classification of Software Change Request Using Multi-label Machine Learning Methods. </w:t>
      </w:r>
      <w:r w:rsidRPr="002753D3">
        <w:rPr>
          <w:i/>
          <w:iCs/>
          <w:noProof/>
        </w:rPr>
        <w:t>2009 33rd Annual IEEE Software Engineering Workshop</w:t>
      </w:r>
      <w:r w:rsidRPr="002753D3">
        <w:rPr>
          <w:noProof/>
        </w:rPr>
        <w:t>, (2009), 79–86.</w:t>
      </w:r>
    </w:p>
    <w:p w14:paraId="75462E67" w14:textId="77777777" w:rsidR="002753D3" w:rsidRPr="002753D3" w:rsidRDefault="002753D3">
      <w:pPr>
        <w:pStyle w:val="NormalWeb"/>
        <w:ind w:left="640" w:hanging="640"/>
        <w:divId w:val="168058121"/>
        <w:rPr>
          <w:noProof/>
        </w:rPr>
      </w:pPr>
      <w:r w:rsidRPr="002753D3">
        <w:rPr>
          <w:noProof/>
        </w:rPr>
        <w:t>3.</w:t>
      </w:r>
      <w:r w:rsidRPr="002753D3">
        <w:rPr>
          <w:noProof/>
        </w:rPr>
        <w:tab/>
        <w:t>Antoniol, G., Ayari, K., Penta, M. Di, and Khomh, F. Is it a Bug or an Enhancement ? A Text-based Approach to Classify Change Requests. .</w:t>
      </w:r>
    </w:p>
    <w:p w14:paraId="206F1B48" w14:textId="77777777" w:rsidR="002753D3" w:rsidRPr="002753D3" w:rsidRDefault="002753D3">
      <w:pPr>
        <w:pStyle w:val="NormalWeb"/>
        <w:ind w:left="640" w:hanging="640"/>
        <w:divId w:val="168058121"/>
        <w:rPr>
          <w:noProof/>
        </w:rPr>
      </w:pPr>
      <w:r w:rsidRPr="002753D3">
        <w:rPr>
          <w:noProof/>
        </w:rPr>
        <w:t>4.</w:t>
      </w:r>
      <w:r w:rsidRPr="002753D3">
        <w:rPr>
          <w:noProof/>
        </w:rPr>
        <w:tab/>
        <w:t>Anvik, J., Hiew, L., and Murphy, G.C. Who Should Fix This Bug ? 361–370.</w:t>
      </w:r>
    </w:p>
    <w:p w14:paraId="6176685B" w14:textId="77777777" w:rsidR="002753D3" w:rsidRPr="002753D3" w:rsidRDefault="002753D3">
      <w:pPr>
        <w:pStyle w:val="NormalWeb"/>
        <w:ind w:left="640" w:hanging="640"/>
        <w:divId w:val="168058121"/>
        <w:rPr>
          <w:noProof/>
        </w:rPr>
      </w:pPr>
      <w:r w:rsidRPr="002753D3">
        <w:rPr>
          <w:noProof/>
        </w:rPr>
        <w:t>5.</w:t>
      </w:r>
      <w:r w:rsidRPr="002753D3">
        <w:rPr>
          <w:noProof/>
        </w:rPr>
        <w:tab/>
        <w:t>Challagulla, V.U.B., Bastani, F.B., Yen, I., and Paul, R.A. Empirical Assessment of Machine Learning based Software Defect Prediction Techniques. (2005).</w:t>
      </w:r>
    </w:p>
    <w:p w14:paraId="168E44AD" w14:textId="77777777" w:rsidR="002753D3" w:rsidRPr="002753D3" w:rsidRDefault="002753D3">
      <w:pPr>
        <w:pStyle w:val="NormalWeb"/>
        <w:ind w:left="640" w:hanging="640"/>
        <w:divId w:val="168058121"/>
        <w:rPr>
          <w:noProof/>
        </w:rPr>
      </w:pPr>
      <w:r w:rsidRPr="002753D3">
        <w:rPr>
          <w:noProof/>
        </w:rPr>
        <w:t>6.</w:t>
      </w:r>
      <w:r w:rsidRPr="002753D3">
        <w:rPr>
          <w:noProof/>
        </w:rPr>
        <w:tab/>
        <w:t>Chaturvedi, K.K. and Singh, V.B. Determining Bug Severity using Machine Learning Techniques. .</w:t>
      </w:r>
    </w:p>
    <w:p w14:paraId="6AED5D9D" w14:textId="77777777" w:rsidR="002753D3" w:rsidRPr="002753D3" w:rsidRDefault="002753D3">
      <w:pPr>
        <w:pStyle w:val="NormalWeb"/>
        <w:ind w:left="640" w:hanging="640"/>
        <w:divId w:val="168058121"/>
        <w:rPr>
          <w:noProof/>
        </w:rPr>
      </w:pPr>
      <w:r w:rsidRPr="002753D3">
        <w:rPr>
          <w:noProof/>
        </w:rPr>
        <w:t>7.</w:t>
      </w:r>
      <w:r w:rsidRPr="002753D3">
        <w:rPr>
          <w:noProof/>
        </w:rPr>
        <w:tab/>
        <w:t>Giraud-carrier, C., Vilalta, R., and Brazdil, P. Is Combining Classifiers with Stacking Better than Selecting the Best One ? (2004), 255–273.</w:t>
      </w:r>
    </w:p>
    <w:p w14:paraId="2F2D35CA" w14:textId="77777777" w:rsidR="002753D3" w:rsidRPr="002753D3" w:rsidRDefault="002753D3">
      <w:pPr>
        <w:pStyle w:val="NormalWeb"/>
        <w:ind w:left="640" w:hanging="640"/>
        <w:divId w:val="168058121"/>
        <w:rPr>
          <w:noProof/>
        </w:rPr>
      </w:pPr>
      <w:r w:rsidRPr="002753D3">
        <w:rPr>
          <w:noProof/>
        </w:rPr>
        <w:t>8.</w:t>
      </w:r>
      <w:r w:rsidRPr="002753D3">
        <w:rPr>
          <w:noProof/>
        </w:rPr>
        <w:tab/>
        <w:t>Murphy, G.C. Automatic bug triage using text categorization. (2004), 1–6.</w:t>
      </w:r>
    </w:p>
    <w:p w14:paraId="747553A2" w14:textId="77777777" w:rsidR="002753D3" w:rsidRPr="002753D3" w:rsidRDefault="002753D3">
      <w:pPr>
        <w:pStyle w:val="NormalWeb"/>
        <w:ind w:left="640" w:hanging="640"/>
        <w:divId w:val="168058121"/>
        <w:rPr>
          <w:noProof/>
        </w:rPr>
      </w:pPr>
      <w:r w:rsidRPr="002753D3">
        <w:rPr>
          <w:noProof/>
        </w:rPr>
        <w:t>9.</w:t>
      </w:r>
      <w:r w:rsidRPr="002753D3">
        <w:rPr>
          <w:noProof/>
        </w:rPr>
        <w:tab/>
        <w:t xml:space="preserve">Pan, K., Kim, S., and Whitehead, E.J. Bug Classification Using Program Slicing Metrics. (2006). </w:t>
      </w:r>
    </w:p>
    <w:p w14:paraId="7A2334CA" w14:textId="1E9A749D" w:rsidR="008C43A4" w:rsidRPr="008C43A4" w:rsidRDefault="00BC5C65" w:rsidP="002753D3">
      <w:pPr>
        <w:pStyle w:val="NormalWeb"/>
        <w:ind w:left="640" w:hanging="640"/>
        <w:divId w:val="1796630627"/>
      </w:pPr>
      <w:r>
        <w:fldChar w:fldCharType="end"/>
      </w:r>
    </w:p>
    <w:p w14:paraId="4FA5552D" w14:textId="483CC533" w:rsidR="006B3F1F" w:rsidRDefault="006B3F1F" w:rsidP="0086468A">
      <w:pPr>
        <w:pStyle w:val="NormalWeb"/>
        <w:ind w:left="270" w:hanging="270"/>
        <w:divId w:val="94718801"/>
        <w:sectPr w:rsidR="006B3F1F" w:rsidSect="00701C33">
          <w:headerReference w:type="even" r:id="rId10"/>
          <w:type w:val="continuous"/>
          <w:pgSz w:w="12240" w:h="15840" w:code="1"/>
          <w:pgMar w:top="1224" w:right="1080" w:bottom="1440" w:left="1080" w:header="720" w:footer="720" w:gutter="0"/>
          <w:cols w:num="2" w:space="432"/>
        </w:sectPr>
      </w:pPr>
    </w:p>
    <w:p w14:paraId="5FE53A7E" w14:textId="4126AF7E" w:rsidR="006B3F1F" w:rsidRDefault="006B3F1F" w:rsidP="0086468A">
      <w:pPr>
        <w:pStyle w:val="Paper-Title"/>
        <w:rPr>
          <w:sz w:val="24"/>
        </w:rPr>
      </w:pPr>
    </w:p>
    <w:sectPr w:rsidR="006B3F1F" w:rsidSect="00DE1746">
      <w:type w:val="continuous"/>
      <w:pgSz w:w="12240" w:h="15840" w:code="1"/>
      <w:pgMar w:top="1224" w:right="1080" w:bottom="144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400442" w14:textId="77777777" w:rsidR="004E1548" w:rsidRDefault="004E1548">
      <w:r>
        <w:separator/>
      </w:r>
    </w:p>
  </w:endnote>
  <w:endnote w:type="continuationSeparator" w:id="0">
    <w:p w14:paraId="7F945D7B" w14:textId="77777777" w:rsidR="004E1548" w:rsidRDefault="004E15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DA53CD" w14:textId="77777777" w:rsidR="004E1548" w:rsidRDefault="004E154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951FF6" w14:textId="77777777" w:rsidR="004E1548" w:rsidRDefault="004E1548">
      <w:r>
        <w:separator/>
      </w:r>
    </w:p>
  </w:footnote>
  <w:footnote w:type="continuationSeparator" w:id="0">
    <w:p w14:paraId="20CD57D4" w14:textId="77777777" w:rsidR="004E1548" w:rsidRDefault="004E1548">
      <w:r>
        <w:continuationSeparator/>
      </w:r>
    </w:p>
  </w:footnote>
  <w:footnote w:id="1">
    <w:p w14:paraId="678F2E04" w14:textId="7F0F91ED" w:rsidR="004E1548" w:rsidRDefault="004E1548">
      <w:pPr>
        <w:pStyle w:val="FootnoteText"/>
      </w:pPr>
      <w:r>
        <w:rPr>
          <w:rStyle w:val="FootnoteReference"/>
        </w:rPr>
        <w:footnoteRef/>
      </w:r>
      <w:r>
        <w:t xml:space="preserve"> </w:t>
      </w:r>
      <w:r w:rsidRPr="00781088">
        <w:t>https://github.com/</w:t>
      </w:r>
    </w:p>
  </w:footnote>
  <w:footnote w:id="2">
    <w:p w14:paraId="7795696C" w14:textId="02B7B6A2" w:rsidR="004E1548" w:rsidRDefault="004E1548">
      <w:pPr>
        <w:pStyle w:val="FootnoteText"/>
      </w:pPr>
      <w:r>
        <w:rPr>
          <w:rStyle w:val="FootnoteReference"/>
        </w:rPr>
        <w:footnoteRef/>
      </w:r>
      <w:r>
        <w:t xml:space="preserve"> </w:t>
      </w:r>
      <w:r w:rsidRPr="00AA2311">
        <w:t>https://github.com/twbs/bootstrap/</w:t>
      </w:r>
    </w:p>
  </w:footnote>
  <w:footnote w:id="3">
    <w:p w14:paraId="0600CBAD" w14:textId="5ECF4BBE" w:rsidR="004E1548" w:rsidRDefault="004E1548">
      <w:pPr>
        <w:pStyle w:val="FootnoteText"/>
      </w:pPr>
      <w:r>
        <w:rPr>
          <w:rStyle w:val="FootnoteReference"/>
        </w:rPr>
        <w:footnoteRef/>
      </w:r>
      <w:r>
        <w:t xml:space="preserve"> </w:t>
      </w:r>
      <w:r w:rsidRPr="00987079">
        <w:t>https://github.com/arunk054/machine-learning-algos/tree/master/github-issue-labeling/data-collection</w:t>
      </w:r>
    </w:p>
  </w:footnote>
  <w:footnote w:id="4">
    <w:p w14:paraId="080033A6" w14:textId="0600EA36" w:rsidR="004E1548" w:rsidRDefault="004E1548">
      <w:pPr>
        <w:pStyle w:val="FootnoteText"/>
      </w:pPr>
      <w:r>
        <w:rPr>
          <w:rStyle w:val="FootnoteReference"/>
        </w:rPr>
        <w:footnoteRef/>
      </w:r>
      <w:r>
        <w:t xml:space="preserve"> </w:t>
      </w:r>
      <w:r w:rsidRPr="0044567A">
        <w:t>https://github.com/arunk054/machine-learning-algos/tree/master/Extended_Weka_Classifiers</w:t>
      </w:r>
      <w:r>
        <w:t>/Stacking</w:t>
      </w:r>
    </w:p>
  </w:footnote>
  <w:footnote w:id="5">
    <w:p w14:paraId="0CA358F1" w14:textId="6886FC0D" w:rsidR="004E1548" w:rsidRDefault="004E1548">
      <w:pPr>
        <w:pStyle w:val="FootnoteText"/>
      </w:pPr>
      <w:r>
        <w:rPr>
          <w:rStyle w:val="FootnoteReference"/>
        </w:rPr>
        <w:footnoteRef/>
      </w:r>
      <w:r>
        <w:t xml:space="preserve"> </w:t>
      </w:r>
      <w:r w:rsidRPr="00D57C25">
        <w:t>https://github.com/arunk054/machine-learning-algos/tree/master/github-issue-labeling/building-classifier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62B0BE" w14:textId="77777777" w:rsidR="004E1548" w:rsidRDefault="004E1548"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A222A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nsid w:val="198D75AF"/>
    <w:multiLevelType w:val="singleLevel"/>
    <w:tmpl w:val="DDEE8D5E"/>
    <w:lvl w:ilvl="0">
      <w:start w:val="1"/>
      <w:numFmt w:val="decimal"/>
      <w:lvlText w:val="%1."/>
      <w:legacy w:legacy="1" w:legacySpace="0" w:legacyIndent="144"/>
      <w:lvlJc w:val="left"/>
      <w:pPr>
        <w:ind w:left="144" w:hanging="144"/>
      </w:pPr>
    </w:lvl>
  </w:abstractNum>
  <w:abstractNum w:abstractNumId="15">
    <w:nsid w:val="2A053B51"/>
    <w:multiLevelType w:val="hybridMultilevel"/>
    <w:tmpl w:val="B73E4A82"/>
    <w:lvl w:ilvl="0" w:tplc="EF0C4BBE">
      <w:start w:val="1"/>
      <w:numFmt w:val="decimal"/>
      <w:lvlText w:val="%1."/>
      <w:lvlJc w:val="left"/>
      <w:pPr>
        <w:ind w:left="108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AB17545"/>
    <w:multiLevelType w:val="singleLevel"/>
    <w:tmpl w:val="DDEE8D5E"/>
    <w:lvl w:ilvl="0">
      <w:start w:val="1"/>
      <w:numFmt w:val="decimal"/>
      <w:lvlText w:val="%1."/>
      <w:legacy w:legacy="1" w:legacySpace="0" w:legacyIndent="144"/>
      <w:lvlJc w:val="left"/>
      <w:pPr>
        <w:ind w:left="144" w:hanging="144"/>
      </w:pPr>
    </w:lvl>
  </w:abstractNum>
  <w:abstractNum w:abstractNumId="17">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8">
    <w:nsid w:val="3B1D772E"/>
    <w:multiLevelType w:val="hybridMultilevel"/>
    <w:tmpl w:val="433EFE48"/>
    <w:lvl w:ilvl="0" w:tplc="EF0C4B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229611F"/>
    <w:multiLevelType w:val="singleLevel"/>
    <w:tmpl w:val="DDEE8D5E"/>
    <w:lvl w:ilvl="0">
      <w:start w:val="1"/>
      <w:numFmt w:val="decimal"/>
      <w:lvlText w:val="%1."/>
      <w:legacy w:legacy="1" w:legacySpace="0" w:legacyIndent="144"/>
      <w:lvlJc w:val="left"/>
      <w:pPr>
        <w:ind w:left="144" w:hanging="144"/>
      </w:pPr>
    </w:lvl>
  </w:abstractNum>
  <w:abstractNum w:abstractNumId="20">
    <w:nsid w:val="4341629F"/>
    <w:multiLevelType w:val="hybridMultilevel"/>
    <w:tmpl w:val="81BA346E"/>
    <w:lvl w:ilvl="0" w:tplc="61E616DA">
      <w:start w:val="1"/>
      <w:numFmt w:val="decimal"/>
      <w:lvlText w:val="%1."/>
      <w:legacy w:legacy="1" w:legacySpace="0" w:legacyIndent="144"/>
      <w:lvlJc w:val="left"/>
      <w:pPr>
        <w:ind w:left="144" w:hanging="144"/>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AAC6963"/>
    <w:multiLevelType w:val="singleLevel"/>
    <w:tmpl w:val="DDEE8D5E"/>
    <w:lvl w:ilvl="0">
      <w:start w:val="1"/>
      <w:numFmt w:val="decimal"/>
      <w:lvlText w:val="%1."/>
      <w:legacy w:legacy="1" w:legacySpace="0" w:legacyIndent="144"/>
      <w:lvlJc w:val="left"/>
      <w:pPr>
        <w:ind w:left="144" w:hanging="144"/>
      </w:pPr>
    </w:lvl>
  </w:abstractNum>
  <w:abstractNum w:abstractNumId="22">
    <w:nsid w:val="5289287D"/>
    <w:multiLevelType w:val="singleLevel"/>
    <w:tmpl w:val="DDEE8D5E"/>
    <w:lvl w:ilvl="0">
      <w:start w:val="1"/>
      <w:numFmt w:val="decimal"/>
      <w:lvlText w:val="%1."/>
      <w:legacy w:legacy="1" w:legacySpace="0" w:legacyIndent="144"/>
      <w:lvlJc w:val="left"/>
      <w:pPr>
        <w:ind w:left="144" w:hanging="144"/>
      </w:pPr>
    </w:lvl>
  </w:abstractNum>
  <w:abstractNum w:abstractNumId="23">
    <w:nsid w:val="58D51CC0"/>
    <w:multiLevelType w:val="singleLevel"/>
    <w:tmpl w:val="DDEE8D5E"/>
    <w:lvl w:ilvl="0">
      <w:start w:val="1"/>
      <w:numFmt w:val="decimal"/>
      <w:lvlText w:val="%1."/>
      <w:legacy w:legacy="1" w:legacySpace="0" w:legacyIndent="144"/>
      <w:lvlJc w:val="left"/>
      <w:pPr>
        <w:ind w:left="144" w:hanging="144"/>
      </w:pPr>
    </w:lvl>
  </w:abstractNum>
  <w:abstractNum w:abstractNumId="24">
    <w:nsid w:val="5A0A036E"/>
    <w:multiLevelType w:val="singleLevel"/>
    <w:tmpl w:val="61E616DA"/>
    <w:lvl w:ilvl="0">
      <w:start w:val="1"/>
      <w:numFmt w:val="decimal"/>
      <w:lvlText w:val="%1."/>
      <w:legacy w:legacy="1" w:legacySpace="0" w:legacyIndent="144"/>
      <w:lvlJc w:val="left"/>
      <w:pPr>
        <w:ind w:left="144" w:hanging="144"/>
      </w:pPr>
    </w:lvl>
  </w:abstractNum>
  <w:abstractNum w:abstractNumId="25">
    <w:nsid w:val="744A19ED"/>
    <w:multiLevelType w:val="hybridMultilevel"/>
    <w:tmpl w:val="7848CE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559241A"/>
    <w:multiLevelType w:val="hybridMultilevel"/>
    <w:tmpl w:val="D3F888A8"/>
    <w:lvl w:ilvl="0" w:tplc="BEE038D6">
      <w:start w:val="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FAD5705"/>
    <w:multiLevelType w:val="hybridMultilevel"/>
    <w:tmpl w:val="D07A7422"/>
    <w:lvl w:ilvl="0" w:tplc="FAC86982">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24"/>
  </w:num>
  <w:num w:numId="23">
    <w:abstractNumId w:val="17"/>
  </w:num>
  <w:num w:numId="24">
    <w:abstractNumId w:val="11"/>
  </w:num>
  <w:num w:numId="25">
    <w:abstractNumId w:val="19"/>
  </w:num>
  <w:num w:numId="26">
    <w:abstractNumId w:val="16"/>
  </w:num>
  <w:num w:numId="27">
    <w:abstractNumId w:val="21"/>
  </w:num>
  <w:num w:numId="28">
    <w:abstractNumId w:val="22"/>
  </w:num>
  <w:num w:numId="29">
    <w:abstractNumId w:val="14"/>
  </w:num>
  <w:num w:numId="30">
    <w:abstractNumId w:val="23"/>
  </w:num>
  <w:num w:numId="31">
    <w:abstractNumId w:val="13"/>
  </w:num>
  <w:num w:numId="32">
    <w:abstractNumId w:val="0"/>
  </w:num>
  <w:num w:numId="33">
    <w:abstractNumId w:val="27"/>
  </w:num>
  <w:num w:numId="34">
    <w:abstractNumId w:val="25"/>
  </w:num>
  <w:num w:numId="35">
    <w:abstractNumId w:val="20"/>
  </w:num>
  <w:num w:numId="36">
    <w:abstractNumId w:val="18"/>
  </w:num>
  <w:num w:numId="37">
    <w:abstractNumId w:val="26"/>
  </w:num>
  <w:num w:numId="3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6"/>
  <w:removePersonalInformation/>
  <w:removeDateAndTim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720"/>
  <w:doNotHyphenateCaps/>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006B6"/>
    <w:rsid w:val="000027D2"/>
    <w:rsid w:val="0000382D"/>
    <w:rsid w:val="000064EB"/>
    <w:rsid w:val="000106B5"/>
    <w:rsid w:val="00010823"/>
    <w:rsid w:val="00010C32"/>
    <w:rsid w:val="000112AC"/>
    <w:rsid w:val="000145BC"/>
    <w:rsid w:val="000155CD"/>
    <w:rsid w:val="00015ED7"/>
    <w:rsid w:val="00017676"/>
    <w:rsid w:val="0002061F"/>
    <w:rsid w:val="00020F50"/>
    <w:rsid w:val="00020F69"/>
    <w:rsid w:val="00022A89"/>
    <w:rsid w:val="00023348"/>
    <w:rsid w:val="00023979"/>
    <w:rsid w:val="000246C3"/>
    <w:rsid w:val="0002481A"/>
    <w:rsid w:val="00025216"/>
    <w:rsid w:val="0002548A"/>
    <w:rsid w:val="00030C0A"/>
    <w:rsid w:val="00030E55"/>
    <w:rsid w:val="000333DE"/>
    <w:rsid w:val="0003450C"/>
    <w:rsid w:val="00034CA8"/>
    <w:rsid w:val="00042CF9"/>
    <w:rsid w:val="00043D55"/>
    <w:rsid w:val="00043D66"/>
    <w:rsid w:val="0004538E"/>
    <w:rsid w:val="00045E0C"/>
    <w:rsid w:val="000464A1"/>
    <w:rsid w:val="00047E2F"/>
    <w:rsid w:val="00047F56"/>
    <w:rsid w:val="000500FA"/>
    <w:rsid w:val="00051392"/>
    <w:rsid w:val="000517D6"/>
    <w:rsid w:val="000523A5"/>
    <w:rsid w:val="00055598"/>
    <w:rsid w:val="00055650"/>
    <w:rsid w:val="00057C0E"/>
    <w:rsid w:val="00060DE5"/>
    <w:rsid w:val="00061775"/>
    <w:rsid w:val="00066A44"/>
    <w:rsid w:val="000679EA"/>
    <w:rsid w:val="000702D2"/>
    <w:rsid w:val="000706E5"/>
    <w:rsid w:val="00070AD6"/>
    <w:rsid w:val="00070C6B"/>
    <w:rsid w:val="00071D17"/>
    <w:rsid w:val="000720EC"/>
    <w:rsid w:val="000728F3"/>
    <w:rsid w:val="00072A19"/>
    <w:rsid w:val="00072B3A"/>
    <w:rsid w:val="00073253"/>
    <w:rsid w:val="00076192"/>
    <w:rsid w:val="000809E4"/>
    <w:rsid w:val="00081AFD"/>
    <w:rsid w:val="00083A7D"/>
    <w:rsid w:val="00084C7D"/>
    <w:rsid w:val="00087D8C"/>
    <w:rsid w:val="00090A2D"/>
    <w:rsid w:val="00097F63"/>
    <w:rsid w:val="000A0B01"/>
    <w:rsid w:val="000A0C6A"/>
    <w:rsid w:val="000A2C88"/>
    <w:rsid w:val="000A3852"/>
    <w:rsid w:val="000A4DB2"/>
    <w:rsid w:val="000A4DD6"/>
    <w:rsid w:val="000A612B"/>
    <w:rsid w:val="000A6928"/>
    <w:rsid w:val="000A762D"/>
    <w:rsid w:val="000B1AF1"/>
    <w:rsid w:val="000B3D0F"/>
    <w:rsid w:val="000B6A11"/>
    <w:rsid w:val="000B72DA"/>
    <w:rsid w:val="000B75AF"/>
    <w:rsid w:val="000C167A"/>
    <w:rsid w:val="000C6218"/>
    <w:rsid w:val="000C6657"/>
    <w:rsid w:val="000C6E43"/>
    <w:rsid w:val="000C7C48"/>
    <w:rsid w:val="000D0691"/>
    <w:rsid w:val="000D0BFB"/>
    <w:rsid w:val="000D0E9E"/>
    <w:rsid w:val="000D1410"/>
    <w:rsid w:val="000D18FF"/>
    <w:rsid w:val="000D2E72"/>
    <w:rsid w:val="000D388F"/>
    <w:rsid w:val="000D3D33"/>
    <w:rsid w:val="000D48EA"/>
    <w:rsid w:val="000D495E"/>
    <w:rsid w:val="000D4EA3"/>
    <w:rsid w:val="000D64DB"/>
    <w:rsid w:val="000D6D0D"/>
    <w:rsid w:val="000E3795"/>
    <w:rsid w:val="000E4338"/>
    <w:rsid w:val="000E4445"/>
    <w:rsid w:val="000E44AE"/>
    <w:rsid w:val="000E5328"/>
    <w:rsid w:val="000E537A"/>
    <w:rsid w:val="000E7472"/>
    <w:rsid w:val="000E79E0"/>
    <w:rsid w:val="000F22DC"/>
    <w:rsid w:val="000F2400"/>
    <w:rsid w:val="000F251E"/>
    <w:rsid w:val="000F3B40"/>
    <w:rsid w:val="000F3DC3"/>
    <w:rsid w:val="000F4986"/>
    <w:rsid w:val="000F4EF7"/>
    <w:rsid w:val="001012B6"/>
    <w:rsid w:val="0010210D"/>
    <w:rsid w:val="0010212D"/>
    <w:rsid w:val="0010279A"/>
    <w:rsid w:val="00102CFC"/>
    <w:rsid w:val="00102ECB"/>
    <w:rsid w:val="0010341D"/>
    <w:rsid w:val="00103675"/>
    <w:rsid w:val="00104652"/>
    <w:rsid w:val="00104A67"/>
    <w:rsid w:val="00106314"/>
    <w:rsid w:val="001065D4"/>
    <w:rsid w:val="001076ED"/>
    <w:rsid w:val="001105CA"/>
    <w:rsid w:val="00110CDD"/>
    <w:rsid w:val="001129EC"/>
    <w:rsid w:val="00112C97"/>
    <w:rsid w:val="001146C9"/>
    <w:rsid w:val="00114786"/>
    <w:rsid w:val="00116288"/>
    <w:rsid w:val="00116AFE"/>
    <w:rsid w:val="001220D1"/>
    <w:rsid w:val="00122B65"/>
    <w:rsid w:val="001230BE"/>
    <w:rsid w:val="00123CFD"/>
    <w:rsid w:val="00124B19"/>
    <w:rsid w:val="00124F9B"/>
    <w:rsid w:val="001259D3"/>
    <w:rsid w:val="00126271"/>
    <w:rsid w:val="00132B70"/>
    <w:rsid w:val="001331E8"/>
    <w:rsid w:val="0013388B"/>
    <w:rsid w:val="00133F54"/>
    <w:rsid w:val="00134893"/>
    <w:rsid w:val="00135BC6"/>
    <w:rsid w:val="00136239"/>
    <w:rsid w:val="00136BAA"/>
    <w:rsid w:val="00137145"/>
    <w:rsid w:val="00142205"/>
    <w:rsid w:val="001427D6"/>
    <w:rsid w:val="0014370E"/>
    <w:rsid w:val="001465AB"/>
    <w:rsid w:val="00150A2B"/>
    <w:rsid w:val="00150BC2"/>
    <w:rsid w:val="00151040"/>
    <w:rsid w:val="0015130F"/>
    <w:rsid w:val="00151FAA"/>
    <w:rsid w:val="00153046"/>
    <w:rsid w:val="001541D1"/>
    <w:rsid w:val="00154E57"/>
    <w:rsid w:val="00156954"/>
    <w:rsid w:val="00156F9E"/>
    <w:rsid w:val="0015718B"/>
    <w:rsid w:val="0016009B"/>
    <w:rsid w:val="00160E7F"/>
    <w:rsid w:val="00161911"/>
    <w:rsid w:val="0016334E"/>
    <w:rsid w:val="0016347A"/>
    <w:rsid w:val="00163C9D"/>
    <w:rsid w:val="00173ED0"/>
    <w:rsid w:val="00176918"/>
    <w:rsid w:val="00176CCB"/>
    <w:rsid w:val="00180138"/>
    <w:rsid w:val="00180D1E"/>
    <w:rsid w:val="0018197E"/>
    <w:rsid w:val="00181FB5"/>
    <w:rsid w:val="00182476"/>
    <w:rsid w:val="00182ACB"/>
    <w:rsid w:val="001836C0"/>
    <w:rsid w:val="001843B3"/>
    <w:rsid w:val="00185391"/>
    <w:rsid w:val="001854D6"/>
    <w:rsid w:val="00185978"/>
    <w:rsid w:val="0018608F"/>
    <w:rsid w:val="001866FB"/>
    <w:rsid w:val="00187C6C"/>
    <w:rsid w:val="00190C6B"/>
    <w:rsid w:val="0019201D"/>
    <w:rsid w:val="001924FE"/>
    <w:rsid w:val="00192EDC"/>
    <w:rsid w:val="00194755"/>
    <w:rsid w:val="00194A75"/>
    <w:rsid w:val="001958DD"/>
    <w:rsid w:val="00196A78"/>
    <w:rsid w:val="001A0D70"/>
    <w:rsid w:val="001A3880"/>
    <w:rsid w:val="001A51F4"/>
    <w:rsid w:val="001A5919"/>
    <w:rsid w:val="001A684E"/>
    <w:rsid w:val="001A7268"/>
    <w:rsid w:val="001A7A97"/>
    <w:rsid w:val="001B177B"/>
    <w:rsid w:val="001B1956"/>
    <w:rsid w:val="001B479F"/>
    <w:rsid w:val="001B4C1A"/>
    <w:rsid w:val="001B5ABD"/>
    <w:rsid w:val="001B602E"/>
    <w:rsid w:val="001C0D95"/>
    <w:rsid w:val="001C2A81"/>
    <w:rsid w:val="001C2A8C"/>
    <w:rsid w:val="001C3FFA"/>
    <w:rsid w:val="001C6841"/>
    <w:rsid w:val="001C6A5A"/>
    <w:rsid w:val="001C7235"/>
    <w:rsid w:val="001D01CF"/>
    <w:rsid w:val="001D0881"/>
    <w:rsid w:val="001D2A01"/>
    <w:rsid w:val="001D3647"/>
    <w:rsid w:val="001D4977"/>
    <w:rsid w:val="001D5A9A"/>
    <w:rsid w:val="001D798D"/>
    <w:rsid w:val="001E1A60"/>
    <w:rsid w:val="001E26DD"/>
    <w:rsid w:val="001E33F5"/>
    <w:rsid w:val="001E4515"/>
    <w:rsid w:val="001E4810"/>
    <w:rsid w:val="001E5060"/>
    <w:rsid w:val="001E5AEA"/>
    <w:rsid w:val="001E6BC1"/>
    <w:rsid w:val="001E75D3"/>
    <w:rsid w:val="001F0260"/>
    <w:rsid w:val="001F062E"/>
    <w:rsid w:val="001F0B10"/>
    <w:rsid w:val="001F2036"/>
    <w:rsid w:val="001F3643"/>
    <w:rsid w:val="001F389E"/>
    <w:rsid w:val="001F40BF"/>
    <w:rsid w:val="001F5939"/>
    <w:rsid w:val="001F7A9F"/>
    <w:rsid w:val="00200071"/>
    <w:rsid w:val="002008FC"/>
    <w:rsid w:val="002017D4"/>
    <w:rsid w:val="0020192F"/>
    <w:rsid w:val="00202745"/>
    <w:rsid w:val="00203D46"/>
    <w:rsid w:val="0020514F"/>
    <w:rsid w:val="002074A9"/>
    <w:rsid w:val="00210191"/>
    <w:rsid w:val="00210701"/>
    <w:rsid w:val="00211162"/>
    <w:rsid w:val="00212B5D"/>
    <w:rsid w:val="00212E6A"/>
    <w:rsid w:val="00213A82"/>
    <w:rsid w:val="00213DF1"/>
    <w:rsid w:val="00214073"/>
    <w:rsid w:val="002141D7"/>
    <w:rsid w:val="00214EA6"/>
    <w:rsid w:val="00215A91"/>
    <w:rsid w:val="00216632"/>
    <w:rsid w:val="00216BDB"/>
    <w:rsid w:val="002171FE"/>
    <w:rsid w:val="00217BC8"/>
    <w:rsid w:val="00220203"/>
    <w:rsid w:val="00225461"/>
    <w:rsid w:val="00227741"/>
    <w:rsid w:val="0023446B"/>
    <w:rsid w:val="00235787"/>
    <w:rsid w:val="00235B96"/>
    <w:rsid w:val="0024096C"/>
    <w:rsid w:val="0024113A"/>
    <w:rsid w:val="00242666"/>
    <w:rsid w:val="002434D9"/>
    <w:rsid w:val="00243B20"/>
    <w:rsid w:val="00245163"/>
    <w:rsid w:val="002464C3"/>
    <w:rsid w:val="00251545"/>
    <w:rsid w:val="00253005"/>
    <w:rsid w:val="00256ED0"/>
    <w:rsid w:val="0025707B"/>
    <w:rsid w:val="0025759D"/>
    <w:rsid w:val="00257DF5"/>
    <w:rsid w:val="00263685"/>
    <w:rsid w:val="00264087"/>
    <w:rsid w:val="0026656F"/>
    <w:rsid w:val="002677E8"/>
    <w:rsid w:val="00267F3C"/>
    <w:rsid w:val="0027030E"/>
    <w:rsid w:val="0027051E"/>
    <w:rsid w:val="0027079A"/>
    <w:rsid w:val="002729BC"/>
    <w:rsid w:val="00272FF6"/>
    <w:rsid w:val="00275386"/>
    <w:rsid w:val="002753D3"/>
    <w:rsid w:val="002766E5"/>
    <w:rsid w:val="002779F6"/>
    <w:rsid w:val="002820F8"/>
    <w:rsid w:val="002831A1"/>
    <w:rsid w:val="00283C25"/>
    <w:rsid w:val="00284932"/>
    <w:rsid w:val="00284A84"/>
    <w:rsid w:val="002852BB"/>
    <w:rsid w:val="002862A4"/>
    <w:rsid w:val="00291999"/>
    <w:rsid w:val="00292258"/>
    <w:rsid w:val="00292DC6"/>
    <w:rsid w:val="00293816"/>
    <w:rsid w:val="002938E7"/>
    <w:rsid w:val="00294628"/>
    <w:rsid w:val="00294B48"/>
    <w:rsid w:val="0029582F"/>
    <w:rsid w:val="002965CE"/>
    <w:rsid w:val="00296788"/>
    <w:rsid w:val="0029782F"/>
    <w:rsid w:val="002A5F68"/>
    <w:rsid w:val="002A6283"/>
    <w:rsid w:val="002A70D4"/>
    <w:rsid w:val="002A757D"/>
    <w:rsid w:val="002B0671"/>
    <w:rsid w:val="002B2F8E"/>
    <w:rsid w:val="002B56A9"/>
    <w:rsid w:val="002B5F85"/>
    <w:rsid w:val="002B62FA"/>
    <w:rsid w:val="002C019F"/>
    <w:rsid w:val="002C0A29"/>
    <w:rsid w:val="002C0B2D"/>
    <w:rsid w:val="002C0BD5"/>
    <w:rsid w:val="002C0DD2"/>
    <w:rsid w:val="002C14C6"/>
    <w:rsid w:val="002C5448"/>
    <w:rsid w:val="002C6705"/>
    <w:rsid w:val="002C7079"/>
    <w:rsid w:val="002C79F1"/>
    <w:rsid w:val="002D001D"/>
    <w:rsid w:val="002D1B6A"/>
    <w:rsid w:val="002D3160"/>
    <w:rsid w:val="002D39D9"/>
    <w:rsid w:val="002E2A76"/>
    <w:rsid w:val="002E35FA"/>
    <w:rsid w:val="002E4D7B"/>
    <w:rsid w:val="002E51B0"/>
    <w:rsid w:val="002E7473"/>
    <w:rsid w:val="002F10FC"/>
    <w:rsid w:val="002F3BD8"/>
    <w:rsid w:val="002F4083"/>
    <w:rsid w:val="002F4D0F"/>
    <w:rsid w:val="002F5501"/>
    <w:rsid w:val="002F5607"/>
    <w:rsid w:val="002F61EC"/>
    <w:rsid w:val="002F779B"/>
    <w:rsid w:val="002F7DF3"/>
    <w:rsid w:val="003003E1"/>
    <w:rsid w:val="00300AF8"/>
    <w:rsid w:val="00301220"/>
    <w:rsid w:val="00303A0A"/>
    <w:rsid w:val="00304FB9"/>
    <w:rsid w:val="00305621"/>
    <w:rsid w:val="00305E0B"/>
    <w:rsid w:val="003064B1"/>
    <w:rsid w:val="00307E4B"/>
    <w:rsid w:val="00310562"/>
    <w:rsid w:val="003107A6"/>
    <w:rsid w:val="00312C40"/>
    <w:rsid w:val="00313174"/>
    <w:rsid w:val="00313E13"/>
    <w:rsid w:val="00321CA6"/>
    <w:rsid w:val="00322B48"/>
    <w:rsid w:val="00326077"/>
    <w:rsid w:val="003263C5"/>
    <w:rsid w:val="00332C41"/>
    <w:rsid w:val="00332E22"/>
    <w:rsid w:val="00332FA3"/>
    <w:rsid w:val="0033521D"/>
    <w:rsid w:val="00335C18"/>
    <w:rsid w:val="0033605E"/>
    <w:rsid w:val="00340493"/>
    <w:rsid w:val="0034085C"/>
    <w:rsid w:val="00340A23"/>
    <w:rsid w:val="00341910"/>
    <w:rsid w:val="0034212A"/>
    <w:rsid w:val="00343431"/>
    <w:rsid w:val="00345CA0"/>
    <w:rsid w:val="00347AE5"/>
    <w:rsid w:val="003500C6"/>
    <w:rsid w:val="00354AC8"/>
    <w:rsid w:val="00355198"/>
    <w:rsid w:val="0035522B"/>
    <w:rsid w:val="00355747"/>
    <w:rsid w:val="00355923"/>
    <w:rsid w:val="00362022"/>
    <w:rsid w:val="003620D2"/>
    <w:rsid w:val="003622F7"/>
    <w:rsid w:val="00363626"/>
    <w:rsid w:val="00363DCA"/>
    <w:rsid w:val="0036457D"/>
    <w:rsid w:val="00364BD2"/>
    <w:rsid w:val="00365BF8"/>
    <w:rsid w:val="003671EE"/>
    <w:rsid w:val="00370399"/>
    <w:rsid w:val="00372CED"/>
    <w:rsid w:val="003756FF"/>
    <w:rsid w:val="00376881"/>
    <w:rsid w:val="003779DD"/>
    <w:rsid w:val="00381BA3"/>
    <w:rsid w:val="00382342"/>
    <w:rsid w:val="00383570"/>
    <w:rsid w:val="00383628"/>
    <w:rsid w:val="003838D2"/>
    <w:rsid w:val="00383906"/>
    <w:rsid w:val="00384D1B"/>
    <w:rsid w:val="00385B8A"/>
    <w:rsid w:val="003874EA"/>
    <w:rsid w:val="00387A36"/>
    <w:rsid w:val="003901B6"/>
    <w:rsid w:val="0039156C"/>
    <w:rsid w:val="003928AA"/>
    <w:rsid w:val="00392DF4"/>
    <w:rsid w:val="0039367E"/>
    <w:rsid w:val="00393B0E"/>
    <w:rsid w:val="003948CB"/>
    <w:rsid w:val="003960A9"/>
    <w:rsid w:val="003A218A"/>
    <w:rsid w:val="003A2CD0"/>
    <w:rsid w:val="003A35BC"/>
    <w:rsid w:val="003A4BB7"/>
    <w:rsid w:val="003A7150"/>
    <w:rsid w:val="003B03A0"/>
    <w:rsid w:val="003B1B8A"/>
    <w:rsid w:val="003B1F3C"/>
    <w:rsid w:val="003B3069"/>
    <w:rsid w:val="003B49D1"/>
    <w:rsid w:val="003B4E6C"/>
    <w:rsid w:val="003B5CE7"/>
    <w:rsid w:val="003B6CC4"/>
    <w:rsid w:val="003C1EA4"/>
    <w:rsid w:val="003C3A0B"/>
    <w:rsid w:val="003C5487"/>
    <w:rsid w:val="003C554C"/>
    <w:rsid w:val="003C59FF"/>
    <w:rsid w:val="003C616F"/>
    <w:rsid w:val="003C69C0"/>
    <w:rsid w:val="003C7B16"/>
    <w:rsid w:val="003C7E85"/>
    <w:rsid w:val="003D12AD"/>
    <w:rsid w:val="003D22F3"/>
    <w:rsid w:val="003D2D91"/>
    <w:rsid w:val="003D3DB1"/>
    <w:rsid w:val="003D6295"/>
    <w:rsid w:val="003D70B4"/>
    <w:rsid w:val="003E01E2"/>
    <w:rsid w:val="003E0605"/>
    <w:rsid w:val="003E1FB5"/>
    <w:rsid w:val="003E298B"/>
    <w:rsid w:val="003E3A3D"/>
    <w:rsid w:val="003E3C69"/>
    <w:rsid w:val="003E7DCE"/>
    <w:rsid w:val="003F047A"/>
    <w:rsid w:val="003F1380"/>
    <w:rsid w:val="003F4B7F"/>
    <w:rsid w:val="003F4E3F"/>
    <w:rsid w:val="003F79E4"/>
    <w:rsid w:val="004000CB"/>
    <w:rsid w:val="004003F1"/>
    <w:rsid w:val="0040397C"/>
    <w:rsid w:val="004048ED"/>
    <w:rsid w:val="0040779D"/>
    <w:rsid w:val="0041136C"/>
    <w:rsid w:val="00412109"/>
    <w:rsid w:val="0041270E"/>
    <w:rsid w:val="00412CE7"/>
    <w:rsid w:val="00414A89"/>
    <w:rsid w:val="00415077"/>
    <w:rsid w:val="00415679"/>
    <w:rsid w:val="00416FD0"/>
    <w:rsid w:val="004175A9"/>
    <w:rsid w:val="0041770C"/>
    <w:rsid w:val="00420A8E"/>
    <w:rsid w:val="00420EC6"/>
    <w:rsid w:val="00422E5D"/>
    <w:rsid w:val="0042734D"/>
    <w:rsid w:val="00430030"/>
    <w:rsid w:val="004309C5"/>
    <w:rsid w:val="00430D7D"/>
    <w:rsid w:val="00431680"/>
    <w:rsid w:val="004356A5"/>
    <w:rsid w:val="00436C29"/>
    <w:rsid w:val="004372D5"/>
    <w:rsid w:val="0044174E"/>
    <w:rsid w:val="00441FD7"/>
    <w:rsid w:val="00442032"/>
    <w:rsid w:val="004421AE"/>
    <w:rsid w:val="00443990"/>
    <w:rsid w:val="00443D1D"/>
    <w:rsid w:val="0044567A"/>
    <w:rsid w:val="0044688F"/>
    <w:rsid w:val="004507F9"/>
    <w:rsid w:val="00451869"/>
    <w:rsid w:val="00451DE1"/>
    <w:rsid w:val="00452740"/>
    <w:rsid w:val="004532CC"/>
    <w:rsid w:val="00453959"/>
    <w:rsid w:val="00454A5E"/>
    <w:rsid w:val="00454DC5"/>
    <w:rsid w:val="00456340"/>
    <w:rsid w:val="00457E47"/>
    <w:rsid w:val="00461920"/>
    <w:rsid w:val="00461FBC"/>
    <w:rsid w:val="00464088"/>
    <w:rsid w:val="00464979"/>
    <w:rsid w:val="00464E4E"/>
    <w:rsid w:val="00465EB5"/>
    <w:rsid w:val="00467176"/>
    <w:rsid w:val="004675C2"/>
    <w:rsid w:val="0046771C"/>
    <w:rsid w:val="00471D84"/>
    <w:rsid w:val="00472380"/>
    <w:rsid w:val="00472859"/>
    <w:rsid w:val="004740B7"/>
    <w:rsid w:val="00474986"/>
    <w:rsid w:val="00475996"/>
    <w:rsid w:val="00475C94"/>
    <w:rsid w:val="00477624"/>
    <w:rsid w:val="00480F07"/>
    <w:rsid w:val="00480F98"/>
    <w:rsid w:val="00483955"/>
    <w:rsid w:val="00485103"/>
    <w:rsid w:val="00490F26"/>
    <w:rsid w:val="0049315D"/>
    <w:rsid w:val="00493EDB"/>
    <w:rsid w:val="004954D2"/>
    <w:rsid w:val="00495BC1"/>
    <w:rsid w:val="00496070"/>
    <w:rsid w:val="00497C2A"/>
    <w:rsid w:val="00497EC4"/>
    <w:rsid w:val="004A061C"/>
    <w:rsid w:val="004A20D7"/>
    <w:rsid w:val="004A3DA5"/>
    <w:rsid w:val="004A3E06"/>
    <w:rsid w:val="004A4140"/>
    <w:rsid w:val="004A4F47"/>
    <w:rsid w:val="004A5088"/>
    <w:rsid w:val="004A57B0"/>
    <w:rsid w:val="004A5835"/>
    <w:rsid w:val="004A616F"/>
    <w:rsid w:val="004A6782"/>
    <w:rsid w:val="004A69D6"/>
    <w:rsid w:val="004B18E8"/>
    <w:rsid w:val="004B56C0"/>
    <w:rsid w:val="004B63DE"/>
    <w:rsid w:val="004B64D0"/>
    <w:rsid w:val="004B7C0E"/>
    <w:rsid w:val="004B7EDD"/>
    <w:rsid w:val="004C1AEC"/>
    <w:rsid w:val="004C2382"/>
    <w:rsid w:val="004C316F"/>
    <w:rsid w:val="004C3216"/>
    <w:rsid w:val="004C32A7"/>
    <w:rsid w:val="004C645C"/>
    <w:rsid w:val="004C6D0D"/>
    <w:rsid w:val="004C6EA3"/>
    <w:rsid w:val="004C6F75"/>
    <w:rsid w:val="004D0E7A"/>
    <w:rsid w:val="004D1CCA"/>
    <w:rsid w:val="004D2FC3"/>
    <w:rsid w:val="004D4036"/>
    <w:rsid w:val="004D4064"/>
    <w:rsid w:val="004D5EF4"/>
    <w:rsid w:val="004E1548"/>
    <w:rsid w:val="004E2285"/>
    <w:rsid w:val="004E4B02"/>
    <w:rsid w:val="004E55BA"/>
    <w:rsid w:val="004F1587"/>
    <w:rsid w:val="004F2466"/>
    <w:rsid w:val="004F5342"/>
    <w:rsid w:val="004F565A"/>
    <w:rsid w:val="004F6E41"/>
    <w:rsid w:val="004F7602"/>
    <w:rsid w:val="0050019C"/>
    <w:rsid w:val="005004D4"/>
    <w:rsid w:val="00502692"/>
    <w:rsid w:val="005026F6"/>
    <w:rsid w:val="00502A8D"/>
    <w:rsid w:val="005035AC"/>
    <w:rsid w:val="00503990"/>
    <w:rsid w:val="00505BB2"/>
    <w:rsid w:val="00505DFC"/>
    <w:rsid w:val="00506287"/>
    <w:rsid w:val="005065C2"/>
    <w:rsid w:val="005065FE"/>
    <w:rsid w:val="00507848"/>
    <w:rsid w:val="00511AEB"/>
    <w:rsid w:val="00512794"/>
    <w:rsid w:val="005176BD"/>
    <w:rsid w:val="005218CB"/>
    <w:rsid w:val="00523152"/>
    <w:rsid w:val="00526962"/>
    <w:rsid w:val="00530504"/>
    <w:rsid w:val="00532084"/>
    <w:rsid w:val="00533332"/>
    <w:rsid w:val="00533E26"/>
    <w:rsid w:val="0053694E"/>
    <w:rsid w:val="00536FFA"/>
    <w:rsid w:val="00541012"/>
    <w:rsid w:val="005411F1"/>
    <w:rsid w:val="00542EB7"/>
    <w:rsid w:val="005434EF"/>
    <w:rsid w:val="00543A6A"/>
    <w:rsid w:val="00550329"/>
    <w:rsid w:val="00551456"/>
    <w:rsid w:val="00552D7F"/>
    <w:rsid w:val="00555FA8"/>
    <w:rsid w:val="00556257"/>
    <w:rsid w:val="00557359"/>
    <w:rsid w:val="005609BC"/>
    <w:rsid w:val="00560E90"/>
    <w:rsid w:val="005645A3"/>
    <w:rsid w:val="00564A7B"/>
    <w:rsid w:val="005702CC"/>
    <w:rsid w:val="005722D6"/>
    <w:rsid w:val="00573AD3"/>
    <w:rsid w:val="005753A0"/>
    <w:rsid w:val="00575B29"/>
    <w:rsid w:val="0057703F"/>
    <w:rsid w:val="00577520"/>
    <w:rsid w:val="00577C84"/>
    <w:rsid w:val="00577E08"/>
    <w:rsid w:val="0058172A"/>
    <w:rsid w:val="00581C44"/>
    <w:rsid w:val="005834E3"/>
    <w:rsid w:val="005837FE"/>
    <w:rsid w:val="00584EA7"/>
    <w:rsid w:val="00585642"/>
    <w:rsid w:val="00586084"/>
    <w:rsid w:val="005866B5"/>
    <w:rsid w:val="0058691E"/>
    <w:rsid w:val="005869C5"/>
    <w:rsid w:val="005875DB"/>
    <w:rsid w:val="00587E9F"/>
    <w:rsid w:val="0059050F"/>
    <w:rsid w:val="00590C9F"/>
    <w:rsid w:val="00591081"/>
    <w:rsid w:val="00591632"/>
    <w:rsid w:val="00591F4F"/>
    <w:rsid w:val="005929A6"/>
    <w:rsid w:val="0059308B"/>
    <w:rsid w:val="00593BC2"/>
    <w:rsid w:val="00594AA3"/>
    <w:rsid w:val="005A03DB"/>
    <w:rsid w:val="005A08CB"/>
    <w:rsid w:val="005A1DB7"/>
    <w:rsid w:val="005A4D5D"/>
    <w:rsid w:val="005A58CF"/>
    <w:rsid w:val="005A5ECF"/>
    <w:rsid w:val="005A648C"/>
    <w:rsid w:val="005B0AC4"/>
    <w:rsid w:val="005B2815"/>
    <w:rsid w:val="005B3DA8"/>
    <w:rsid w:val="005B53E2"/>
    <w:rsid w:val="005B5440"/>
    <w:rsid w:val="005B5464"/>
    <w:rsid w:val="005B6D65"/>
    <w:rsid w:val="005B7F4F"/>
    <w:rsid w:val="005C0883"/>
    <w:rsid w:val="005C216A"/>
    <w:rsid w:val="005C3A4B"/>
    <w:rsid w:val="005C43D2"/>
    <w:rsid w:val="005C5032"/>
    <w:rsid w:val="005C632C"/>
    <w:rsid w:val="005D0119"/>
    <w:rsid w:val="005D144D"/>
    <w:rsid w:val="005D1912"/>
    <w:rsid w:val="005D1B22"/>
    <w:rsid w:val="005D255C"/>
    <w:rsid w:val="005D4800"/>
    <w:rsid w:val="005D585F"/>
    <w:rsid w:val="005D657D"/>
    <w:rsid w:val="005D6910"/>
    <w:rsid w:val="005D6E4C"/>
    <w:rsid w:val="005D6F4E"/>
    <w:rsid w:val="005D7207"/>
    <w:rsid w:val="005D76FD"/>
    <w:rsid w:val="005E18C9"/>
    <w:rsid w:val="005E1DDC"/>
    <w:rsid w:val="005E2F97"/>
    <w:rsid w:val="005E3A00"/>
    <w:rsid w:val="005E3B36"/>
    <w:rsid w:val="005F0492"/>
    <w:rsid w:val="005F2EAF"/>
    <w:rsid w:val="005F3F20"/>
    <w:rsid w:val="005F456F"/>
    <w:rsid w:val="005F4EEA"/>
    <w:rsid w:val="005F4FFD"/>
    <w:rsid w:val="005F549A"/>
    <w:rsid w:val="005F60A1"/>
    <w:rsid w:val="005F72F0"/>
    <w:rsid w:val="005F7BDF"/>
    <w:rsid w:val="006002BB"/>
    <w:rsid w:val="00601953"/>
    <w:rsid w:val="00602DC6"/>
    <w:rsid w:val="00604345"/>
    <w:rsid w:val="006048E3"/>
    <w:rsid w:val="00605256"/>
    <w:rsid w:val="00607856"/>
    <w:rsid w:val="006103B0"/>
    <w:rsid w:val="0061053D"/>
    <w:rsid w:val="00611529"/>
    <w:rsid w:val="00611958"/>
    <w:rsid w:val="006127F1"/>
    <w:rsid w:val="006132B0"/>
    <w:rsid w:val="00613496"/>
    <w:rsid w:val="00613D18"/>
    <w:rsid w:val="006147BB"/>
    <w:rsid w:val="00615B24"/>
    <w:rsid w:val="00615C08"/>
    <w:rsid w:val="00615EA1"/>
    <w:rsid w:val="00620356"/>
    <w:rsid w:val="00620A35"/>
    <w:rsid w:val="006218FB"/>
    <w:rsid w:val="006219CD"/>
    <w:rsid w:val="00622DE5"/>
    <w:rsid w:val="00623C3B"/>
    <w:rsid w:val="006272DC"/>
    <w:rsid w:val="006304DC"/>
    <w:rsid w:val="00631279"/>
    <w:rsid w:val="006340FB"/>
    <w:rsid w:val="00635390"/>
    <w:rsid w:val="00636CA4"/>
    <w:rsid w:val="00636E42"/>
    <w:rsid w:val="00646EFD"/>
    <w:rsid w:val="00647C0D"/>
    <w:rsid w:val="006541C2"/>
    <w:rsid w:val="006560A7"/>
    <w:rsid w:val="00656299"/>
    <w:rsid w:val="00660F0B"/>
    <w:rsid w:val="00661825"/>
    <w:rsid w:val="006619D3"/>
    <w:rsid w:val="00662ADD"/>
    <w:rsid w:val="006636D5"/>
    <w:rsid w:val="006638DD"/>
    <w:rsid w:val="00663A28"/>
    <w:rsid w:val="00664C46"/>
    <w:rsid w:val="00665BF0"/>
    <w:rsid w:val="0066616C"/>
    <w:rsid w:val="00666790"/>
    <w:rsid w:val="00670446"/>
    <w:rsid w:val="00671096"/>
    <w:rsid w:val="0067237D"/>
    <w:rsid w:val="00673E86"/>
    <w:rsid w:val="006751FF"/>
    <w:rsid w:val="00675E3B"/>
    <w:rsid w:val="0067621F"/>
    <w:rsid w:val="00676584"/>
    <w:rsid w:val="00680B68"/>
    <w:rsid w:val="00681882"/>
    <w:rsid w:val="00682A96"/>
    <w:rsid w:val="00682C00"/>
    <w:rsid w:val="00684747"/>
    <w:rsid w:val="006879C0"/>
    <w:rsid w:val="006924E1"/>
    <w:rsid w:val="00692BA1"/>
    <w:rsid w:val="0069368B"/>
    <w:rsid w:val="0069575C"/>
    <w:rsid w:val="00695F7C"/>
    <w:rsid w:val="00696E87"/>
    <w:rsid w:val="006975C2"/>
    <w:rsid w:val="006A1110"/>
    <w:rsid w:val="006A1B94"/>
    <w:rsid w:val="006A1BE6"/>
    <w:rsid w:val="006A24B8"/>
    <w:rsid w:val="006A3C0D"/>
    <w:rsid w:val="006A4390"/>
    <w:rsid w:val="006A620B"/>
    <w:rsid w:val="006A7A61"/>
    <w:rsid w:val="006B0E98"/>
    <w:rsid w:val="006B138B"/>
    <w:rsid w:val="006B1846"/>
    <w:rsid w:val="006B29E4"/>
    <w:rsid w:val="006B33B9"/>
    <w:rsid w:val="006B3F1F"/>
    <w:rsid w:val="006B4B9D"/>
    <w:rsid w:val="006B4DBE"/>
    <w:rsid w:val="006C07CF"/>
    <w:rsid w:val="006C234C"/>
    <w:rsid w:val="006C3E8F"/>
    <w:rsid w:val="006C4114"/>
    <w:rsid w:val="006C462B"/>
    <w:rsid w:val="006C519A"/>
    <w:rsid w:val="006C5BDB"/>
    <w:rsid w:val="006C66B6"/>
    <w:rsid w:val="006C6DE6"/>
    <w:rsid w:val="006D0565"/>
    <w:rsid w:val="006D0F64"/>
    <w:rsid w:val="006D1F8F"/>
    <w:rsid w:val="006D269E"/>
    <w:rsid w:val="006D3734"/>
    <w:rsid w:val="006D4443"/>
    <w:rsid w:val="006D4AB9"/>
    <w:rsid w:val="006D4B5D"/>
    <w:rsid w:val="006D4E7D"/>
    <w:rsid w:val="006D6C5B"/>
    <w:rsid w:val="006E025E"/>
    <w:rsid w:val="006E3B3C"/>
    <w:rsid w:val="006E3B6E"/>
    <w:rsid w:val="006E3EF0"/>
    <w:rsid w:val="006E401D"/>
    <w:rsid w:val="006E610E"/>
    <w:rsid w:val="006E6BDF"/>
    <w:rsid w:val="006E7E13"/>
    <w:rsid w:val="006F36E4"/>
    <w:rsid w:val="006F4C7F"/>
    <w:rsid w:val="006F5456"/>
    <w:rsid w:val="006F7C63"/>
    <w:rsid w:val="0070016B"/>
    <w:rsid w:val="0070048D"/>
    <w:rsid w:val="00701413"/>
    <w:rsid w:val="00701C0A"/>
    <w:rsid w:val="00701C33"/>
    <w:rsid w:val="007031CC"/>
    <w:rsid w:val="007045C4"/>
    <w:rsid w:val="00705114"/>
    <w:rsid w:val="007055FD"/>
    <w:rsid w:val="007064F9"/>
    <w:rsid w:val="0070670A"/>
    <w:rsid w:val="007078B9"/>
    <w:rsid w:val="00710489"/>
    <w:rsid w:val="00711295"/>
    <w:rsid w:val="00711FC4"/>
    <w:rsid w:val="00712485"/>
    <w:rsid w:val="0071408C"/>
    <w:rsid w:val="00714353"/>
    <w:rsid w:val="007166E3"/>
    <w:rsid w:val="00716862"/>
    <w:rsid w:val="00722294"/>
    <w:rsid w:val="0072356F"/>
    <w:rsid w:val="0072367D"/>
    <w:rsid w:val="007256FC"/>
    <w:rsid w:val="007261F1"/>
    <w:rsid w:val="0072719E"/>
    <w:rsid w:val="0073082C"/>
    <w:rsid w:val="00730C3A"/>
    <w:rsid w:val="00734875"/>
    <w:rsid w:val="007371A6"/>
    <w:rsid w:val="007418A0"/>
    <w:rsid w:val="007428E0"/>
    <w:rsid w:val="00745261"/>
    <w:rsid w:val="0074543E"/>
    <w:rsid w:val="007463C2"/>
    <w:rsid w:val="00747241"/>
    <w:rsid w:val="007479FC"/>
    <w:rsid w:val="0075155C"/>
    <w:rsid w:val="007525C1"/>
    <w:rsid w:val="00753B20"/>
    <w:rsid w:val="00760664"/>
    <w:rsid w:val="007623EF"/>
    <w:rsid w:val="0076267D"/>
    <w:rsid w:val="00762826"/>
    <w:rsid w:val="00762EF3"/>
    <w:rsid w:val="007636BB"/>
    <w:rsid w:val="00764CF0"/>
    <w:rsid w:val="00765E0C"/>
    <w:rsid w:val="00766450"/>
    <w:rsid w:val="007675E0"/>
    <w:rsid w:val="00770435"/>
    <w:rsid w:val="00770437"/>
    <w:rsid w:val="00771979"/>
    <w:rsid w:val="00772552"/>
    <w:rsid w:val="00772C1A"/>
    <w:rsid w:val="007731AC"/>
    <w:rsid w:val="00776B61"/>
    <w:rsid w:val="0078063C"/>
    <w:rsid w:val="00780CFF"/>
    <w:rsid w:val="00781088"/>
    <w:rsid w:val="007827C6"/>
    <w:rsid w:val="00782D06"/>
    <w:rsid w:val="00783401"/>
    <w:rsid w:val="007855F7"/>
    <w:rsid w:val="00785E9D"/>
    <w:rsid w:val="00786E4A"/>
    <w:rsid w:val="00791301"/>
    <w:rsid w:val="00794CD6"/>
    <w:rsid w:val="0079702E"/>
    <w:rsid w:val="007974CE"/>
    <w:rsid w:val="007A15AB"/>
    <w:rsid w:val="007A2860"/>
    <w:rsid w:val="007A2D8E"/>
    <w:rsid w:val="007A3394"/>
    <w:rsid w:val="007A3BA2"/>
    <w:rsid w:val="007A4239"/>
    <w:rsid w:val="007A588E"/>
    <w:rsid w:val="007A7A90"/>
    <w:rsid w:val="007B37C4"/>
    <w:rsid w:val="007B4683"/>
    <w:rsid w:val="007B498C"/>
    <w:rsid w:val="007B5853"/>
    <w:rsid w:val="007C7151"/>
    <w:rsid w:val="007C7584"/>
    <w:rsid w:val="007C7643"/>
    <w:rsid w:val="007C7E48"/>
    <w:rsid w:val="007D0359"/>
    <w:rsid w:val="007D120B"/>
    <w:rsid w:val="007D13C8"/>
    <w:rsid w:val="007D1733"/>
    <w:rsid w:val="007D17E0"/>
    <w:rsid w:val="007D2942"/>
    <w:rsid w:val="007D4849"/>
    <w:rsid w:val="007D4BBD"/>
    <w:rsid w:val="007D6715"/>
    <w:rsid w:val="007D77C4"/>
    <w:rsid w:val="007E0B9A"/>
    <w:rsid w:val="007E0DB3"/>
    <w:rsid w:val="007E0E17"/>
    <w:rsid w:val="007E174B"/>
    <w:rsid w:val="007E5DA1"/>
    <w:rsid w:val="007E6A9C"/>
    <w:rsid w:val="007F0BDD"/>
    <w:rsid w:val="007F2969"/>
    <w:rsid w:val="007F3210"/>
    <w:rsid w:val="007F32B3"/>
    <w:rsid w:val="007F32DB"/>
    <w:rsid w:val="007F532E"/>
    <w:rsid w:val="007F581D"/>
    <w:rsid w:val="007F61EF"/>
    <w:rsid w:val="00800D8C"/>
    <w:rsid w:val="008012A7"/>
    <w:rsid w:val="00801965"/>
    <w:rsid w:val="00801C6D"/>
    <w:rsid w:val="00803A2C"/>
    <w:rsid w:val="00804E95"/>
    <w:rsid w:val="008061B2"/>
    <w:rsid w:val="008071D0"/>
    <w:rsid w:val="0081030B"/>
    <w:rsid w:val="008128AB"/>
    <w:rsid w:val="008134A2"/>
    <w:rsid w:val="00814317"/>
    <w:rsid w:val="00820E86"/>
    <w:rsid w:val="00821C9D"/>
    <w:rsid w:val="00821D31"/>
    <w:rsid w:val="00823827"/>
    <w:rsid w:val="00823A1D"/>
    <w:rsid w:val="0082442C"/>
    <w:rsid w:val="008253A2"/>
    <w:rsid w:val="00825ACF"/>
    <w:rsid w:val="00825EC2"/>
    <w:rsid w:val="00826AF0"/>
    <w:rsid w:val="00826E04"/>
    <w:rsid w:val="00830C69"/>
    <w:rsid w:val="0083175D"/>
    <w:rsid w:val="00831CE4"/>
    <w:rsid w:val="0083263F"/>
    <w:rsid w:val="00832EE0"/>
    <w:rsid w:val="00832F96"/>
    <w:rsid w:val="00835B9A"/>
    <w:rsid w:val="00840D29"/>
    <w:rsid w:val="00842F0E"/>
    <w:rsid w:val="00843905"/>
    <w:rsid w:val="0084681E"/>
    <w:rsid w:val="00847C59"/>
    <w:rsid w:val="008524A9"/>
    <w:rsid w:val="00852BCD"/>
    <w:rsid w:val="00854045"/>
    <w:rsid w:val="00854CCC"/>
    <w:rsid w:val="0085506B"/>
    <w:rsid w:val="00855456"/>
    <w:rsid w:val="00856BDF"/>
    <w:rsid w:val="00860701"/>
    <w:rsid w:val="00861136"/>
    <w:rsid w:val="008639E0"/>
    <w:rsid w:val="0086468A"/>
    <w:rsid w:val="00864BB2"/>
    <w:rsid w:val="00866AA9"/>
    <w:rsid w:val="00867359"/>
    <w:rsid w:val="00870E7B"/>
    <w:rsid w:val="00870E8A"/>
    <w:rsid w:val="0087499E"/>
    <w:rsid w:val="00874AD6"/>
    <w:rsid w:val="00874C96"/>
    <w:rsid w:val="0087577C"/>
    <w:rsid w:val="00876E69"/>
    <w:rsid w:val="00882505"/>
    <w:rsid w:val="00883EA7"/>
    <w:rsid w:val="00884BC9"/>
    <w:rsid w:val="00885067"/>
    <w:rsid w:val="008851C3"/>
    <w:rsid w:val="00885315"/>
    <w:rsid w:val="00885890"/>
    <w:rsid w:val="00886A92"/>
    <w:rsid w:val="00890771"/>
    <w:rsid w:val="008907FC"/>
    <w:rsid w:val="00892161"/>
    <w:rsid w:val="00897BBB"/>
    <w:rsid w:val="008A04AF"/>
    <w:rsid w:val="008A12B7"/>
    <w:rsid w:val="008A312E"/>
    <w:rsid w:val="008A4A7A"/>
    <w:rsid w:val="008A50D5"/>
    <w:rsid w:val="008A6D46"/>
    <w:rsid w:val="008A6DC6"/>
    <w:rsid w:val="008A7031"/>
    <w:rsid w:val="008A7277"/>
    <w:rsid w:val="008A7944"/>
    <w:rsid w:val="008B0BB2"/>
    <w:rsid w:val="008B3B7E"/>
    <w:rsid w:val="008B5BAA"/>
    <w:rsid w:val="008B5E28"/>
    <w:rsid w:val="008B65F2"/>
    <w:rsid w:val="008B72D3"/>
    <w:rsid w:val="008C1704"/>
    <w:rsid w:val="008C3181"/>
    <w:rsid w:val="008C43A4"/>
    <w:rsid w:val="008C5926"/>
    <w:rsid w:val="008C5A57"/>
    <w:rsid w:val="008D0074"/>
    <w:rsid w:val="008D1407"/>
    <w:rsid w:val="008D1767"/>
    <w:rsid w:val="008D4A3D"/>
    <w:rsid w:val="008D7036"/>
    <w:rsid w:val="008D7E9D"/>
    <w:rsid w:val="008E2579"/>
    <w:rsid w:val="008E2DCF"/>
    <w:rsid w:val="008E32DF"/>
    <w:rsid w:val="008E4933"/>
    <w:rsid w:val="008E533F"/>
    <w:rsid w:val="008F00A0"/>
    <w:rsid w:val="008F37A9"/>
    <w:rsid w:val="008F49AF"/>
    <w:rsid w:val="008F6003"/>
    <w:rsid w:val="008F758B"/>
    <w:rsid w:val="008F75DF"/>
    <w:rsid w:val="008F7FA6"/>
    <w:rsid w:val="009003BD"/>
    <w:rsid w:val="0090145C"/>
    <w:rsid w:val="00901F15"/>
    <w:rsid w:val="00904BCE"/>
    <w:rsid w:val="00905E75"/>
    <w:rsid w:val="00906132"/>
    <w:rsid w:val="00911868"/>
    <w:rsid w:val="0091329E"/>
    <w:rsid w:val="00914C84"/>
    <w:rsid w:val="009150B4"/>
    <w:rsid w:val="00915362"/>
    <w:rsid w:val="009165F3"/>
    <w:rsid w:val="00922140"/>
    <w:rsid w:val="009222AB"/>
    <w:rsid w:val="00922E9A"/>
    <w:rsid w:val="00924165"/>
    <w:rsid w:val="00926A86"/>
    <w:rsid w:val="00926F24"/>
    <w:rsid w:val="00930117"/>
    <w:rsid w:val="00931F0F"/>
    <w:rsid w:val="009323EF"/>
    <w:rsid w:val="00932A30"/>
    <w:rsid w:val="009335D3"/>
    <w:rsid w:val="00933AAE"/>
    <w:rsid w:val="00933BBB"/>
    <w:rsid w:val="009341B7"/>
    <w:rsid w:val="00935172"/>
    <w:rsid w:val="009359FE"/>
    <w:rsid w:val="00935DFB"/>
    <w:rsid w:val="00936B9F"/>
    <w:rsid w:val="009378DA"/>
    <w:rsid w:val="00937F51"/>
    <w:rsid w:val="00940872"/>
    <w:rsid w:val="00941246"/>
    <w:rsid w:val="00941720"/>
    <w:rsid w:val="00942A93"/>
    <w:rsid w:val="009440AA"/>
    <w:rsid w:val="00944DA5"/>
    <w:rsid w:val="00945727"/>
    <w:rsid w:val="00945850"/>
    <w:rsid w:val="00946583"/>
    <w:rsid w:val="00950064"/>
    <w:rsid w:val="009518EA"/>
    <w:rsid w:val="00951A60"/>
    <w:rsid w:val="0095275C"/>
    <w:rsid w:val="00953278"/>
    <w:rsid w:val="00953F28"/>
    <w:rsid w:val="00954859"/>
    <w:rsid w:val="0095498A"/>
    <w:rsid w:val="0095546F"/>
    <w:rsid w:val="00955578"/>
    <w:rsid w:val="0095567C"/>
    <w:rsid w:val="00957B51"/>
    <w:rsid w:val="00957C7C"/>
    <w:rsid w:val="00957E04"/>
    <w:rsid w:val="00957E51"/>
    <w:rsid w:val="00960B96"/>
    <w:rsid w:val="009645F8"/>
    <w:rsid w:val="009649FF"/>
    <w:rsid w:val="00966F16"/>
    <w:rsid w:val="00970977"/>
    <w:rsid w:val="00971AEB"/>
    <w:rsid w:val="00973040"/>
    <w:rsid w:val="00974522"/>
    <w:rsid w:val="00974F2B"/>
    <w:rsid w:val="009750DD"/>
    <w:rsid w:val="009751F2"/>
    <w:rsid w:val="009753A3"/>
    <w:rsid w:val="0097647E"/>
    <w:rsid w:val="00977BF9"/>
    <w:rsid w:val="00981063"/>
    <w:rsid w:val="009826D1"/>
    <w:rsid w:val="00982E86"/>
    <w:rsid w:val="009863CC"/>
    <w:rsid w:val="009863CF"/>
    <w:rsid w:val="00987079"/>
    <w:rsid w:val="0098709C"/>
    <w:rsid w:val="0098745A"/>
    <w:rsid w:val="00987583"/>
    <w:rsid w:val="0098793C"/>
    <w:rsid w:val="009923FE"/>
    <w:rsid w:val="0099281D"/>
    <w:rsid w:val="00992D8D"/>
    <w:rsid w:val="009930A0"/>
    <w:rsid w:val="00995752"/>
    <w:rsid w:val="009A027F"/>
    <w:rsid w:val="009A1148"/>
    <w:rsid w:val="009A16E9"/>
    <w:rsid w:val="009A1D67"/>
    <w:rsid w:val="009A3C95"/>
    <w:rsid w:val="009A592A"/>
    <w:rsid w:val="009A5A47"/>
    <w:rsid w:val="009A5D8E"/>
    <w:rsid w:val="009A6191"/>
    <w:rsid w:val="009A62ED"/>
    <w:rsid w:val="009A6C4E"/>
    <w:rsid w:val="009A75E0"/>
    <w:rsid w:val="009B3453"/>
    <w:rsid w:val="009B423B"/>
    <w:rsid w:val="009B4D27"/>
    <w:rsid w:val="009C061F"/>
    <w:rsid w:val="009C1852"/>
    <w:rsid w:val="009C2803"/>
    <w:rsid w:val="009C28B8"/>
    <w:rsid w:val="009C41F1"/>
    <w:rsid w:val="009C5ECB"/>
    <w:rsid w:val="009C6FC5"/>
    <w:rsid w:val="009C7DC9"/>
    <w:rsid w:val="009D009E"/>
    <w:rsid w:val="009D0E6F"/>
    <w:rsid w:val="009D101C"/>
    <w:rsid w:val="009D1078"/>
    <w:rsid w:val="009D17E9"/>
    <w:rsid w:val="009D2EC0"/>
    <w:rsid w:val="009D3605"/>
    <w:rsid w:val="009D4BAF"/>
    <w:rsid w:val="009D4BDB"/>
    <w:rsid w:val="009D6DDE"/>
    <w:rsid w:val="009D75D4"/>
    <w:rsid w:val="009D7C84"/>
    <w:rsid w:val="009D7F12"/>
    <w:rsid w:val="009D7F1A"/>
    <w:rsid w:val="009E1E57"/>
    <w:rsid w:val="009E3B95"/>
    <w:rsid w:val="009E41D9"/>
    <w:rsid w:val="009E582D"/>
    <w:rsid w:val="009E5F57"/>
    <w:rsid w:val="009E6BB4"/>
    <w:rsid w:val="009F1B5C"/>
    <w:rsid w:val="009F21CC"/>
    <w:rsid w:val="009F336F"/>
    <w:rsid w:val="009F3C69"/>
    <w:rsid w:val="009F4378"/>
    <w:rsid w:val="009F5249"/>
    <w:rsid w:val="009F5B97"/>
    <w:rsid w:val="009F7032"/>
    <w:rsid w:val="009F7155"/>
    <w:rsid w:val="009F755E"/>
    <w:rsid w:val="00A006A2"/>
    <w:rsid w:val="00A011FE"/>
    <w:rsid w:val="00A01B98"/>
    <w:rsid w:val="00A05727"/>
    <w:rsid w:val="00A057C8"/>
    <w:rsid w:val="00A074DC"/>
    <w:rsid w:val="00A10FA8"/>
    <w:rsid w:val="00A1173C"/>
    <w:rsid w:val="00A13A61"/>
    <w:rsid w:val="00A1539B"/>
    <w:rsid w:val="00A17B97"/>
    <w:rsid w:val="00A17CC1"/>
    <w:rsid w:val="00A21369"/>
    <w:rsid w:val="00A23448"/>
    <w:rsid w:val="00A240BB"/>
    <w:rsid w:val="00A25E9D"/>
    <w:rsid w:val="00A2718E"/>
    <w:rsid w:val="00A300BA"/>
    <w:rsid w:val="00A312E4"/>
    <w:rsid w:val="00A34E26"/>
    <w:rsid w:val="00A40E5E"/>
    <w:rsid w:val="00A43814"/>
    <w:rsid w:val="00A441B7"/>
    <w:rsid w:val="00A44793"/>
    <w:rsid w:val="00A45D6F"/>
    <w:rsid w:val="00A46780"/>
    <w:rsid w:val="00A46C34"/>
    <w:rsid w:val="00A46F0D"/>
    <w:rsid w:val="00A4722E"/>
    <w:rsid w:val="00A501C4"/>
    <w:rsid w:val="00A50EC2"/>
    <w:rsid w:val="00A513EB"/>
    <w:rsid w:val="00A528BA"/>
    <w:rsid w:val="00A53073"/>
    <w:rsid w:val="00A54483"/>
    <w:rsid w:val="00A551CD"/>
    <w:rsid w:val="00A5714D"/>
    <w:rsid w:val="00A611D0"/>
    <w:rsid w:val="00A62A70"/>
    <w:rsid w:val="00A62E5B"/>
    <w:rsid w:val="00A631A3"/>
    <w:rsid w:val="00A63EC4"/>
    <w:rsid w:val="00A64061"/>
    <w:rsid w:val="00A65330"/>
    <w:rsid w:val="00A6678D"/>
    <w:rsid w:val="00A67776"/>
    <w:rsid w:val="00A729A3"/>
    <w:rsid w:val="00A74626"/>
    <w:rsid w:val="00A74D1A"/>
    <w:rsid w:val="00A7561D"/>
    <w:rsid w:val="00A76C4B"/>
    <w:rsid w:val="00A77ED7"/>
    <w:rsid w:val="00A80B62"/>
    <w:rsid w:val="00A8132E"/>
    <w:rsid w:val="00A81950"/>
    <w:rsid w:val="00A835FD"/>
    <w:rsid w:val="00A83FE3"/>
    <w:rsid w:val="00A857E1"/>
    <w:rsid w:val="00A86D6A"/>
    <w:rsid w:val="00A909CB"/>
    <w:rsid w:val="00A92712"/>
    <w:rsid w:val="00A94031"/>
    <w:rsid w:val="00AA0E2E"/>
    <w:rsid w:val="00AA1EF9"/>
    <w:rsid w:val="00AA2311"/>
    <w:rsid w:val="00AA27A3"/>
    <w:rsid w:val="00AA2C3C"/>
    <w:rsid w:val="00AA2C88"/>
    <w:rsid w:val="00AA666B"/>
    <w:rsid w:val="00AA7718"/>
    <w:rsid w:val="00AA7D03"/>
    <w:rsid w:val="00AB0B9B"/>
    <w:rsid w:val="00AB0EB5"/>
    <w:rsid w:val="00AB2711"/>
    <w:rsid w:val="00AB2F0C"/>
    <w:rsid w:val="00AB3AA8"/>
    <w:rsid w:val="00AB45FC"/>
    <w:rsid w:val="00AB477D"/>
    <w:rsid w:val="00AB5F72"/>
    <w:rsid w:val="00AB6E52"/>
    <w:rsid w:val="00AC1C6C"/>
    <w:rsid w:val="00AC2724"/>
    <w:rsid w:val="00AC409C"/>
    <w:rsid w:val="00AC6188"/>
    <w:rsid w:val="00AC7B51"/>
    <w:rsid w:val="00AD0FF8"/>
    <w:rsid w:val="00AD230B"/>
    <w:rsid w:val="00AD44F4"/>
    <w:rsid w:val="00AD4AE1"/>
    <w:rsid w:val="00AD4D38"/>
    <w:rsid w:val="00AD64E8"/>
    <w:rsid w:val="00AD6709"/>
    <w:rsid w:val="00AD6928"/>
    <w:rsid w:val="00AD76AB"/>
    <w:rsid w:val="00AE05A8"/>
    <w:rsid w:val="00AE064B"/>
    <w:rsid w:val="00AE1E69"/>
    <w:rsid w:val="00AE26E8"/>
    <w:rsid w:val="00AE3B02"/>
    <w:rsid w:val="00AE3E8A"/>
    <w:rsid w:val="00AE5BA6"/>
    <w:rsid w:val="00AE724D"/>
    <w:rsid w:val="00AF2951"/>
    <w:rsid w:val="00AF3F76"/>
    <w:rsid w:val="00AF6839"/>
    <w:rsid w:val="00AF6EEB"/>
    <w:rsid w:val="00B0000F"/>
    <w:rsid w:val="00B00163"/>
    <w:rsid w:val="00B00B9B"/>
    <w:rsid w:val="00B0123E"/>
    <w:rsid w:val="00B01DA8"/>
    <w:rsid w:val="00B02D08"/>
    <w:rsid w:val="00B10B2E"/>
    <w:rsid w:val="00B11A4D"/>
    <w:rsid w:val="00B12803"/>
    <w:rsid w:val="00B1454D"/>
    <w:rsid w:val="00B14923"/>
    <w:rsid w:val="00B14A1E"/>
    <w:rsid w:val="00B166F2"/>
    <w:rsid w:val="00B16B0F"/>
    <w:rsid w:val="00B1789D"/>
    <w:rsid w:val="00B203D4"/>
    <w:rsid w:val="00B21254"/>
    <w:rsid w:val="00B23C8E"/>
    <w:rsid w:val="00B243EB"/>
    <w:rsid w:val="00B24A87"/>
    <w:rsid w:val="00B2699D"/>
    <w:rsid w:val="00B26FEF"/>
    <w:rsid w:val="00B270A1"/>
    <w:rsid w:val="00B30D29"/>
    <w:rsid w:val="00B3184C"/>
    <w:rsid w:val="00B31CE0"/>
    <w:rsid w:val="00B32801"/>
    <w:rsid w:val="00B338A5"/>
    <w:rsid w:val="00B35308"/>
    <w:rsid w:val="00B35BC4"/>
    <w:rsid w:val="00B36F4E"/>
    <w:rsid w:val="00B412B1"/>
    <w:rsid w:val="00B42514"/>
    <w:rsid w:val="00B43A99"/>
    <w:rsid w:val="00B43B75"/>
    <w:rsid w:val="00B449D7"/>
    <w:rsid w:val="00B44B39"/>
    <w:rsid w:val="00B454BA"/>
    <w:rsid w:val="00B4630B"/>
    <w:rsid w:val="00B46474"/>
    <w:rsid w:val="00B47040"/>
    <w:rsid w:val="00B47D87"/>
    <w:rsid w:val="00B47DE6"/>
    <w:rsid w:val="00B539A0"/>
    <w:rsid w:val="00B55AF3"/>
    <w:rsid w:val="00B5618E"/>
    <w:rsid w:val="00B609F4"/>
    <w:rsid w:val="00B62367"/>
    <w:rsid w:val="00B646ED"/>
    <w:rsid w:val="00B65328"/>
    <w:rsid w:val="00B65D55"/>
    <w:rsid w:val="00B702D5"/>
    <w:rsid w:val="00B70A1A"/>
    <w:rsid w:val="00B70E56"/>
    <w:rsid w:val="00B719E1"/>
    <w:rsid w:val="00B72034"/>
    <w:rsid w:val="00B72235"/>
    <w:rsid w:val="00B7224C"/>
    <w:rsid w:val="00B72BBF"/>
    <w:rsid w:val="00B72DEA"/>
    <w:rsid w:val="00B73247"/>
    <w:rsid w:val="00B74A5D"/>
    <w:rsid w:val="00B74EC0"/>
    <w:rsid w:val="00B80578"/>
    <w:rsid w:val="00B819E0"/>
    <w:rsid w:val="00B821AD"/>
    <w:rsid w:val="00B83777"/>
    <w:rsid w:val="00B851B3"/>
    <w:rsid w:val="00B87324"/>
    <w:rsid w:val="00B90952"/>
    <w:rsid w:val="00B90AE9"/>
    <w:rsid w:val="00B9175E"/>
    <w:rsid w:val="00B948CE"/>
    <w:rsid w:val="00B9761E"/>
    <w:rsid w:val="00B97AAA"/>
    <w:rsid w:val="00BA153D"/>
    <w:rsid w:val="00BA2147"/>
    <w:rsid w:val="00BA2BEA"/>
    <w:rsid w:val="00BA4A8F"/>
    <w:rsid w:val="00BA6026"/>
    <w:rsid w:val="00BA6401"/>
    <w:rsid w:val="00BA6B16"/>
    <w:rsid w:val="00BB2855"/>
    <w:rsid w:val="00BB28A3"/>
    <w:rsid w:val="00BB3F99"/>
    <w:rsid w:val="00BB4DED"/>
    <w:rsid w:val="00BB5278"/>
    <w:rsid w:val="00BB59E4"/>
    <w:rsid w:val="00BB647D"/>
    <w:rsid w:val="00BB71D2"/>
    <w:rsid w:val="00BC0526"/>
    <w:rsid w:val="00BC0A4D"/>
    <w:rsid w:val="00BC1F27"/>
    <w:rsid w:val="00BC4E6F"/>
    <w:rsid w:val="00BC5C65"/>
    <w:rsid w:val="00BC6C5F"/>
    <w:rsid w:val="00BC76F0"/>
    <w:rsid w:val="00BD0287"/>
    <w:rsid w:val="00BD090E"/>
    <w:rsid w:val="00BD2529"/>
    <w:rsid w:val="00BD2ECB"/>
    <w:rsid w:val="00BD5F42"/>
    <w:rsid w:val="00BD733A"/>
    <w:rsid w:val="00BD7746"/>
    <w:rsid w:val="00BE3C4B"/>
    <w:rsid w:val="00BE57D7"/>
    <w:rsid w:val="00BE58C2"/>
    <w:rsid w:val="00BF01C2"/>
    <w:rsid w:val="00BF0383"/>
    <w:rsid w:val="00BF0786"/>
    <w:rsid w:val="00BF4818"/>
    <w:rsid w:val="00BF4FAF"/>
    <w:rsid w:val="00BF645F"/>
    <w:rsid w:val="00C01666"/>
    <w:rsid w:val="00C026EC"/>
    <w:rsid w:val="00C02AA0"/>
    <w:rsid w:val="00C0641A"/>
    <w:rsid w:val="00C06485"/>
    <w:rsid w:val="00C06515"/>
    <w:rsid w:val="00C065A5"/>
    <w:rsid w:val="00C06C48"/>
    <w:rsid w:val="00C10373"/>
    <w:rsid w:val="00C10AE7"/>
    <w:rsid w:val="00C10B01"/>
    <w:rsid w:val="00C11D78"/>
    <w:rsid w:val="00C129A4"/>
    <w:rsid w:val="00C13B94"/>
    <w:rsid w:val="00C14127"/>
    <w:rsid w:val="00C14166"/>
    <w:rsid w:val="00C145DF"/>
    <w:rsid w:val="00C14610"/>
    <w:rsid w:val="00C149CF"/>
    <w:rsid w:val="00C176E9"/>
    <w:rsid w:val="00C1788D"/>
    <w:rsid w:val="00C17964"/>
    <w:rsid w:val="00C21230"/>
    <w:rsid w:val="00C226BE"/>
    <w:rsid w:val="00C241A0"/>
    <w:rsid w:val="00C242E1"/>
    <w:rsid w:val="00C2435A"/>
    <w:rsid w:val="00C248E1"/>
    <w:rsid w:val="00C25D27"/>
    <w:rsid w:val="00C2693C"/>
    <w:rsid w:val="00C276C3"/>
    <w:rsid w:val="00C27C31"/>
    <w:rsid w:val="00C31F2E"/>
    <w:rsid w:val="00C3237E"/>
    <w:rsid w:val="00C32D82"/>
    <w:rsid w:val="00C34234"/>
    <w:rsid w:val="00C34648"/>
    <w:rsid w:val="00C36BD3"/>
    <w:rsid w:val="00C37FE6"/>
    <w:rsid w:val="00C40121"/>
    <w:rsid w:val="00C407A0"/>
    <w:rsid w:val="00C40B7E"/>
    <w:rsid w:val="00C41AEC"/>
    <w:rsid w:val="00C4380D"/>
    <w:rsid w:val="00C44B55"/>
    <w:rsid w:val="00C46EB0"/>
    <w:rsid w:val="00C47606"/>
    <w:rsid w:val="00C4772A"/>
    <w:rsid w:val="00C50A89"/>
    <w:rsid w:val="00C51764"/>
    <w:rsid w:val="00C51F73"/>
    <w:rsid w:val="00C533D1"/>
    <w:rsid w:val="00C538DB"/>
    <w:rsid w:val="00C541A9"/>
    <w:rsid w:val="00C5587D"/>
    <w:rsid w:val="00C564F9"/>
    <w:rsid w:val="00C611F2"/>
    <w:rsid w:val="00C6195D"/>
    <w:rsid w:val="00C62252"/>
    <w:rsid w:val="00C63B9D"/>
    <w:rsid w:val="00C65EF8"/>
    <w:rsid w:val="00C668FF"/>
    <w:rsid w:val="00C669F1"/>
    <w:rsid w:val="00C677B2"/>
    <w:rsid w:val="00C67835"/>
    <w:rsid w:val="00C70077"/>
    <w:rsid w:val="00C702DA"/>
    <w:rsid w:val="00C70D33"/>
    <w:rsid w:val="00C70EEF"/>
    <w:rsid w:val="00C71BEE"/>
    <w:rsid w:val="00C71F0B"/>
    <w:rsid w:val="00C72C0D"/>
    <w:rsid w:val="00C739BD"/>
    <w:rsid w:val="00C74C47"/>
    <w:rsid w:val="00C75524"/>
    <w:rsid w:val="00C768F7"/>
    <w:rsid w:val="00C76D87"/>
    <w:rsid w:val="00C811C6"/>
    <w:rsid w:val="00C8132A"/>
    <w:rsid w:val="00C8230E"/>
    <w:rsid w:val="00C829B7"/>
    <w:rsid w:val="00C836DA"/>
    <w:rsid w:val="00C84041"/>
    <w:rsid w:val="00C85056"/>
    <w:rsid w:val="00C852AF"/>
    <w:rsid w:val="00C852D4"/>
    <w:rsid w:val="00C85694"/>
    <w:rsid w:val="00C85806"/>
    <w:rsid w:val="00C85F3D"/>
    <w:rsid w:val="00C86F65"/>
    <w:rsid w:val="00C9134C"/>
    <w:rsid w:val="00C93618"/>
    <w:rsid w:val="00C93BD2"/>
    <w:rsid w:val="00C9668F"/>
    <w:rsid w:val="00C972B4"/>
    <w:rsid w:val="00C972BE"/>
    <w:rsid w:val="00CA0042"/>
    <w:rsid w:val="00CA01B4"/>
    <w:rsid w:val="00CA1F74"/>
    <w:rsid w:val="00CA3A8D"/>
    <w:rsid w:val="00CA474E"/>
    <w:rsid w:val="00CA5766"/>
    <w:rsid w:val="00CA76AE"/>
    <w:rsid w:val="00CB0345"/>
    <w:rsid w:val="00CB1E88"/>
    <w:rsid w:val="00CB4308"/>
    <w:rsid w:val="00CB44C8"/>
    <w:rsid w:val="00CB54F5"/>
    <w:rsid w:val="00CB7207"/>
    <w:rsid w:val="00CC03AC"/>
    <w:rsid w:val="00CC1530"/>
    <w:rsid w:val="00CC5A33"/>
    <w:rsid w:val="00CC63D4"/>
    <w:rsid w:val="00CD0159"/>
    <w:rsid w:val="00CD0806"/>
    <w:rsid w:val="00CD0FAD"/>
    <w:rsid w:val="00CD1CB9"/>
    <w:rsid w:val="00CD2EDE"/>
    <w:rsid w:val="00CD56A3"/>
    <w:rsid w:val="00CD7273"/>
    <w:rsid w:val="00CD733D"/>
    <w:rsid w:val="00CE004C"/>
    <w:rsid w:val="00CE0288"/>
    <w:rsid w:val="00CE0ACA"/>
    <w:rsid w:val="00CE31B3"/>
    <w:rsid w:val="00CE3501"/>
    <w:rsid w:val="00CE7233"/>
    <w:rsid w:val="00CF0C8C"/>
    <w:rsid w:val="00CF21FB"/>
    <w:rsid w:val="00CF327F"/>
    <w:rsid w:val="00CF3525"/>
    <w:rsid w:val="00CF5E71"/>
    <w:rsid w:val="00CF692C"/>
    <w:rsid w:val="00CF6DC9"/>
    <w:rsid w:val="00D009FD"/>
    <w:rsid w:val="00D02528"/>
    <w:rsid w:val="00D02EC3"/>
    <w:rsid w:val="00D03117"/>
    <w:rsid w:val="00D0319F"/>
    <w:rsid w:val="00D03DA7"/>
    <w:rsid w:val="00D078BB"/>
    <w:rsid w:val="00D10462"/>
    <w:rsid w:val="00D104A2"/>
    <w:rsid w:val="00D114C7"/>
    <w:rsid w:val="00D1170D"/>
    <w:rsid w:val="00D12810"/>
    <w:rsid w:val="00D14DF8"/>
    <w:rsid w:val="00D155A0"/>
    <w:rsid w:val="00D170CB"/>
    <w:rsid w:val="00D20313"/>
    <w:rsid w:val="00D21F95"/>
    <w:rsid w:val="00D228A6"/>
    <w:rsid w:val="00D22A55"/>
    <w:rsid w:val="00D22E23"/>
    <w:rsid w:val="00D25302"/>
    <w:rsid w:val="00D26567"/>
    <w:rsid w:val="00D26705"/>
    <w:rsid w:val="00D271EE"/>
    <w:rsid w:val="00D27A25"/>
    <w:rsid w:val="00D27E3E"/>
    <w:rsid w:val="00D33AA7"/>
    <w:rsid w:val="00D35C3A"/>
    <w:rsid w:val="00D3785B"/>
    <w:rsid w:val="00D40DE8"/>
    <w:rsid w:val="00D42653"/>
    <w:rsid w:val="00D45045"/>
    <w:rsid w:val="00D47675"/>
    <w:rsid w:val="00D5030F"/>
    <w:rsid w:val="00D5074B"/>
    <w:rsid w:val="00D50E10"/>
    <w:rsid w:val="00D510F7"/>
    <w:rsid w:val="00D5161E"/>
    <w:rsid w:val="00D523EF"/>
    <w:rsid w:val="00D526CB"/>
    <w:rsid w:val="00D55A85"/>
    <w:rsid w:val="00D56024"/>
    <w:rsid w:val="00D5613B"/>
    <w:rsid w:val="00D56A22"/>
    <w:rsid w:val="00D57C25"/>
    <w:rsid w:val="00D60CA2"/>
    <w:rsid w:val="00D60E18"/>
    <w:rsid w:val="00D60FA7"/>
    <w:rsid w:val="00D619FE"/>
    <w:rsid w:val="00D63655"/>
    <w:rsid w:val="00D64E0C"/>
    <w:rsid w:val="00D73594"/>
    <w:rsid w:val="00D75496"/>
    <w:rsid w:val="00D7715C"/>
    <w:rsid w:val="00D806CB"/>
    <w:rsid w:val="00D80A93"/>
    <w:rsid w:val="00D810FA"/>
    <w:rsid w:val="00D83866"/>
    <w:rsid w:val="00D84763"/>
    <w:rsid w:val="00D85322"/>
    <w:rsid w:val="00D85693"/>
    <w:rsid w:val="00D85E2C"/>
    <w:rsid w:val="00D9231C"/>
    <w:rsid w:val="00D93E4B"/>
    <w:rsid w:val="00D95254"/>
    <w:rsid w:val="00D96217"/>
    <w:rsid w:val="00D97EF6"/>
    <w:rsid w:val="00DA1D0E"/>
    <w:rsid w:val="00DA220F"/>
    <w:rsid w:val="00DA326A"/>
    <w:rsid w:val="00DA444D"/>
    <w:rsid w:val="00DA5F72"/>
    <w:rsid w:val="00DB04DE"/>
    <w:rsid w:val="00DB2A94"/>
    <w:rsid w:val="00DB6E12"/>
    <w:rsid w:val="00DC10EB"/>
    <w:rsid w:val="00DC15F0"/>
    <w:rsid w:val="00DC1A6D"/>
    <w:rsid w:val="00DC28FC"/>
    <w:rsid w:val="00DC3139"/>
    <w:rsid w:val="00DC318A"/>
    <w:rsid w:val="00DC4C46"/>
    <w:rsid w:val="00DC5A37"/>
    <w:rsid w:val="00DC661D"/>
    <w:rsid w:val="00DC7E04"/>
    <w:rsid w:val="00DD0635"/>
    <w:rsid w:val="00DD0E4A"/>
    <w:rsid w:val="00DD0F48"/>
    <w:rsid w:val="00DD1278"/>
    <w:rsid w:val="00DD2752"/>
    <w:rsid w:val="00DD3804"/>
    <w:rsid w:val="00DD3D52"/>
    <w:rsid w:val="00DD3EB3"/>
    <w:rsid w:val="00DD7843"/>
    <w:rsid w:val="00DE003E"/>
    <w:rsid w:val="00DE004E"/>
    <w:rsid w:val="00DE1416"/>
    <w:rsid w:val="00DE1746"/>
    <w:rsid w:val="00DE2644"/>
    <w:rsid w:val="00DE61B6"/>
    <w:rsid w:val="00DF045C"/>
    <w:rsid w:val="00DF0DEC"/>
    <w:rsid w:val="00DF1D22"/>
    <w:rsid w:val="00DF4CF5"/>
    <w:rsid w:val="00DF6C87"/>
    <w:rsid w:val="00DF731D"/>
    <w:rsid w:val="00E03D21"/>
    <w:rsid w:val="00E045D1"/>
    <w:rsid w:val="00E06131"/>
    <w:rsid w:val="00E06F79"/>
    <w:rsid w:val="00E11787"/>
    <w:rsid w:val="00E13014"/>
    <w:rsid w:val="00E16CC2"/>
    <w:rsid w:val="00E171E6"/>
    <w:rsid w:val="00E175FA"/>
    <w:rsid w:val="00E21718"/>
    <w:rsid w:val="00E21918"/>
    <w:rsid w:val="00E24FD2"/>
    <w:rsid w:val="00E27C0F"/>
    <w:rsid w:val="00E3038B"/>
    <w:rsid w:val="00E3090B"/>
    <w:rsid w:val="00E309BC"/>
    <w:rsid w:val="00E3125B"/>
    <w:rsid w:val="00E31B02"/>
    <w:rsid w:val="00E327E1"/>
    <w:rsid w:val="00E35A4C"/>
    <w:rsid w:val="00E3651C"/>
    <w:rsid w:val="00E36DB6"/>
    <w:rsid w:val="00E4134B"/>
    <w:rsid w:val="00E433F9"/>
    <w:rsid w:val="00E4426B"/>
    <w:rsid w:val="00E45196"/>
    <w:rsid w:val="00E45592"/>
    <w:rsid w:val="00E47C09"/>
    <w:rsid w:val="00E50049"/>
    <w:rsid w:val="00E5016C"/>
    <w:rsid w:val="00E517AE"/>
    <w:rsid w:val="00E5353F"/>
    <w:rsid w:val="00E53BC5"/>
    <w:rsid w:val="00E53EC0"/>
    <w:rsid w:val="00E54D70"/>
    <w:rsid w:val="00E57B02"/>
    <w:rsid w:val="00E604D5"/>
    <w:rsid w:val="00E61385"/>
    <w:rsid w:val="00E6221A"/>
    <w:rsid w:val="00E64DDD"/>
    <w:rsid w:val="00E653B1"/>
    <w:rsid w:val="00E65B32"/>
    <w:rsid w:val="00E66297"/>
    <w:rsid w:val="00E66CCF"/>
    <w:rsid w:val="00E67F7D"/>
    <w:rsid w:val="00E7062C"/>
    <w:rsid w:val="00E70D72"/>
    <w:rsid w:val="00E712CD"/>
    <w:rsid w:val="00E71A91"/>
    <w:rsid w:val="00E72DB1"/>
    <w:rsid w:val="00E731EC"/>
    <w:rsid w:val="00E76060"/>
    <w:rsid w:val="00E764BD"/>
    <w:rsid w:val="00E76630"/>
    <w:rsid w:val="00E80377"/>
    <w:rsid w:val="00E8192F"/>
    <w:rsid w:val="00E833F8"/>
    <w:rsid w:val="00E834BB"/>
    <w:rsid w:val="00E90CE3"/>
    <w:rsid w:val="00E90D59"/>
    <w:rsid w:val="00E92FBA"/>
    <w:rsid w:val="00E9615E"/>
    <w:rsid w:val="00E97E98"/>
    <w:rsid w:val="00EA1B3B"/>
    <w:rsid w:val="00EA23FF"/>
    <w:rsid w:val="00EA2FD2"/>
    <w:rsid w:val="00EA3036"/>
    <w:rsid w:val="00EA3E17"/>
    <w:rsid w:val="00EA3FFA"/>
    <w:rsid w:val="00EA42DA"/>
    <w:rsid w:val="00EA561D"/>
    <w:rsid w:val="00EA6D7A"/>
    <w:rsid w:val="00EB072B"/>
    <w:rsid w:val="00EB0BD4"/>
    <w:rsid w:val="00EB1E9C"/>
    <w:rsid w:val="00EB280C"/>
    <w:rsid w:val="00EB2A96"/>
    <w:rsid w:val="00EB3CF4"/>
    <w:rsid w:val="00EB40E9"/>
    <w:rsid w:val="00EC3464"/>
    <w:rsid w:val="00EC54AB"/>
    <w:rsid w:val="00EC77E9"/>
    <w:rsid w:val="00ED0382"/>
    <w:rsid w:val="00ED173F"/>
    <w:rsid w:val="00ED30EC"/>
    <w:rsid w:val="00ED3DE6"/>
    <w:rsid w:val="00ED6444"/>
    <w:rsid w:val="00ED69E1"/>
    <w:rsid w:val="00ED6EDA"/>
    <w:rsid w:val="00ED79C3"/>
    <w:rsid w:val="00ED7C85"/>
    <w:rsid w:val="00EE0BE5"/>
    <w:rsid w:val="00EE18EF"/>
    <w:rsid w:val="00EE1A0D"/>
    <w:rsid w:val="00EE2FBF"/>
    <w:rsid w:val="00EE39E0"/>
    <w:rsid w:val="00EE4520"/>
    <w:rsid w:val="00EE665A"/>
    <w:rsid w:val="00EE7AC6"/>
    <w:rsid w:val="00EF08BA"/>
    <w:rsid w:val="00EF0E20"/>
    <w:rsid w:val="00EF2777"/>
    <w:rsid w:val="00EF285B"/>
    <w:rsid w:val="00EF3835"/>
    <w:rsid w:val="00EF4DBF"/>
    <w:rsid w:val="00EF53FE"/>
    <w:rsid w:val="00F00331"/>
    <w:rsid w:val="00F007F9"/>
    <w:rsid w:val="00F00976"/>
    <w:rsid w:val="00F01986"/>
    <w:rsid w:val="00F01A64"/>
    <w:rsid w:val="00F02A89"/>
    <w:rsid w:val="00F03A41"/>
    <w:rsid w:val="00F04BC8"/>
    <w:rsid w:val="00F056E8"/>
    <w:rsid w:val="00F10404"/>
    <w:rsid w:val="00F109D6"/>
    <w:rsid w:val="00F112E8"/>
    <w:rsid w:val="00F11C81"/>
    <w:rsid w:val="00F128F5"/>
    <w:rsid w:val="00F15013"/>
    <w:rsid w:val="00F156BA"/>
    <w:rsid w:val="00F215C5"/>
    <w:rsid w:val="00F21CCC"/>
    <w:rsid w:val="00F22FB3"/>
    <w:rsid w:val="00F24C70"/>
    <w:rsid w:val="00F25993"/>
    <w:rsid w:val="00F25F74"/>
    <w:rsid w:val="00F269EB"/>
    <w:rsid w:val="00F26FE0"/>
    <w:rsid w:val="00F30640"/>
    <w:rsid w:val="00F30E4A"/>
    <w:rsid w:val="00F311C1"/>
    <w:rsid w:val="00F31E42"/>
    <w:rsid w:val="00F31F01"/>
    <w:rsid w:val="00F330A8"/>
    <w:rsid w:val="00F339C1"/>
    <w:rsid w:val="00F34B3B"/>
    <w:rsid w:val="00F35066"/>
    <w:rsid w:val="00F351B0"/>
    <w:rsid w:val="00F372EC"/>
    <w:rsid w:val="00F40EB8"/>
    <w:rsid w:val="00F43E38"/>
    <w:rsid w:val="00F44250"/>
    <w:rsid w:val="00F4472B"/>
    <w:rsid w:val="00F45B72"/>
    <w:rsid w:val="00F47329"/>
    <w:rsid w:val="00F475E2"/>
    <w:rsid w:val="00F503F2"/>
    <w:rsid w:val="00F523A9"/>
    <w:rsid w:val="00F533C3"/>
    <w:rsid w:val="00F53C72"/>
    <w:rsid w:val="00F54C7F"/>
    <w:rsid w:val="00F55E95"/>
    <w:rsid w:val="00F56305"/>
    <w:rsid w:val="00F56F5D"/>
    <w:rsid w:val="00F6051A"/>
    <w:rsid w:val="00F612C1"/>
    <w:rsid w:val="00F64F94"/>
    <w:rsid w:val="00F66061"/>
    <w:rsid w:val="00F676B6"/>
    <w:rsid w:val="00F712A1"/>
    <w:rsid w:val="00F71803"/>
    <w:rsid w:val="00F71F46"/>
    <w:rsid w:val="00F72E6C"/>
    <w:rsid w:val="00F74796"/>
    <w:rsid w:val="00F756F1"/>
    <w:rsid w:val="00F77C13"/>
    <w:rsid w:val="00F848A6"/>
    <w:rsid w:val="00F85980"/>
    <w:rsid w:val="00F85F43"/>
    <w:rsid w:val="00F90894"/>
    <w:rsid w:val="00F90C55"/>
    <w:rsid w:val="00F90E70"/>
    <w:rsid w:val="00F92BFC"/>
    <w:rsid w:val="00F9326F"/>
    <w:rsid w:val="00F9440E"/>
    <w:rsid w:val="00F94AFB"/>
    <w:rsid w:val="00F95117"/>
    <w:rsid w:val="00FA12A1"/>
    <w:rsid w:val="00FA3742"/>
    <w:rsid w:val="00FA466B"/>
    <w:rsid w:val="00FA519E"/>
    <w:rsid w:val="00FA5A2A"/>
    <w:rsid w:val="00FA7CC2"/>
    <w:rsid w:val="00FA7EDD"/>
    <w:rsid w:val="00FB02B6"/>
    <w:rsid w:val="00FB0752"/>
    <w:rsid w:val="00FB37D8"/>
    <w:rsid w:val="00FB5AFC"/>
    <w:rsid w:val="00FB6930"/>
    <w:rsid w:val="00FC11F1"/>
    <w:rsid w:val="00FC373E"/>
    <w:rsid w:val="00FC5A94"/>
    <w:rsid w:val="00FC6940"/>
    <w:rsid w:val="00FC6E04"/>
    <w:rsid w:val="00FD0429"/>
    <w:rsid w:val="00FD0A27"/>
    <w:rsid w:val="00FD3E2C"/>
    <w:rsid w:val="00FD5BC4"/>
    <w:rsid w:val="00FD5F9D"/>
    <w:rsid w:val="00FD779F"/>
    <w:rsid w:val="00FE0925"/>
    <w:rsid w:val="00FE1B2C"/>
    <w:rsid w:val="00FE20E5"/>
    <w:rsid w:val="00FE29A6"/>
    <w:rsid w:val="00FE4178"/>
    <w:rsid w:val="00FE58E0"/>
    <w:rsid w:val="00FE67D4"/>
    <w:rsid w:val="00FF194E"/>
    <w:rsid w:val="00FF1969"/>
    <w:rsid w:val="00FF1E41"/>
    <w:rsid w:val="00FF2DD4"/>
    <w:rsid w:val="00FF3354"/>
    <w:rsid w:val="00FF439A"/>
    <w:rsid w:val="00FF4513"/>
    <w:rsid w:val="00FF48D6"/>
    <w:rsid w:val="00FF56D7"/>
    <w:rsid w:val="00FF7063"/>
    <w:rsid w:val="00FF7F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7230F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pPr>
      <w:spacing w:after="0"/>
      <w:jc w:val="center"/>
    </w:pPr>
    <w:rPr>
      <w:b/>
      <w:color w:val="000000"/>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pPr>
      <w:keepNext/>
      <w:spacing w:before="12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Web">
    <w:name w:val="Normal (Web)"/>
    <w:basedOn w:val="Normal"/>
    <w:uiPriority w:val="99"/>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pPr>
      <w:overflowPunct w:val="0"/>
      <w:autoSpaceDE w:val="0"/>
      <w:autoSpaceDN w:val="0"/>
      <w:adjustRightInd w:val="0"/>
      <w:spacing w:after="80"/>
      <w:ind w:left="270" w:hanging="270"/>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Pr>
      <w:color w:val="0000FF"/>
      <w:u w:val="single"/>
    </w:rPr>
  </w:style>
  <w:style w:type="paragraph" w:customStyle="1" w:styleId="Affiliation">
    <w:name w:val="Affiliation"/>
    <w:basedOn w:val="Autho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pPr>
      <w:keepLines/>
      <w:spacing w:before="40" w:after="40"/>
      <w:jc w:val="left"/>
    </w:pPr>
  </w:style>
  <w:style w:type="character" w:styleId="FollowedHyperlink">
    <w:name w:val="FollowedHyperlink"/>
    <w:rPr>
      <w:color w:val="800080"/>
      <w:u w:val="single"/>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table" w:styleId="TableGrid">
    <w:name w:val="Table Grid"/>
    <w:basedOn w:val="TableNormal"/>
    <w:uiPriority w:val="59"/>
    <w:rsid w:val="000112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E045D1"/>
    <w:rPr>
      <w:b/>
      <w:bCs/>
    </w:rPr>
  </w:style>
  <w:style w:type="paragraph" w:styleId="Revision">
    <w:name w:val="Revision"/>
    <w:hidden/>
    <w:uiPriority w:val="71"/>
    <w:rsid w:val="00C51F73"/>
    <w:rPr>
      <w:rFonts w:ascii="Times New Roman" w:eastAsia="Times New Roman" w:hAnsi="Times New Roman"/>
    </w:rPr>
  </w:style>
  <w:style w:type="paragraph" w:styleId="ListParagraph">
    <w:name w:val="List Paragraph"/>
    <w:basedOn w:val="Normal"/>
    <w:uiPriority w:val="72"/>
    <w:rsid w:val="00B70E56"/>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pPr>
      <w:spacing w:after="0"/>
      <w:jc w:val="center"/>
    </w:pPr>
    <w:rPr>
      <w:b/>
      <w:color w:val="000000"/>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pPr>
      <w:keepNext/>
      <w:spacing w:before="12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Web">
    <w:name w:val="Normal (Web)"/>
    <w:basedOn w:val="Normal"/>
    <w:uiPriority w:val="99"/>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pPr>
      <w:overflowPunct w:val="0"/>
      <w:autoSpaceDE w:val="0"/>
      <w:autoSpaceDN w:val="0"/>
      <w:adjustRightInd w:val="0"/>
      <w:spacing w:after="80"/>
      <w:ind w:left="270" w:hanging="270"/>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Pr>
      <w:color w:val="0000FF"/>
      <w:u w:val="single"/>
    </w:rPr>
  </w:style>
  <w:style w:type="paragraph" w:customStyle="1" w:styleId="Affiliation">
    <w:name w:val="Affiliation"/>
    <w:basedOn w:val="Autho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pPr>
      <w:keepLines/>
      <w:spacing w:before="40" w:after="40"/>
      <w:jc w:val="left"/>
    </w:pPr>
  </w:style>
  <w:style w:type="character" w:styleId="FollowedHyperlink">
    <w:name w:val="FollowedHyperlink"/>
    <w:rPr>
      <w:color w:val="800080"/>
      <w:u w:val="single"/>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table" w:styleId="TableGrid">
    <w:name w:val="Table Grid"/>
    <w:basedOn w:val="TableNormal"/>
    <w:uiPriority w:val="59"/>
    <w:rsid w:val="000112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E045D1"/>
    <w:rPr>
      <w:b/>
      <w:bCs/>
    </w:rPr>
  </w:style>
  <w:style w:type="paragraph" w:styleId="Revision">
    <w:name w:val="Revision"/>
    <w:hidden/>
    <w:uiPriority w:val="71"/>
    <w:rsid w:val="00C51F73"/>
    <w:rPr>
      <w:rFonts w:ascii="Times New Roman" w:eastAsia="Times New Roman" w:hAnsi="Times New Roman"/>
    </w:rPr>
  </w:style>
  <w:style w:type="paragraph" w:styleId="ListParagraph">
    <w:name w:val="List Paragraph"/>
    <w:basedOn w:val="Normal"/>
    <w:uiPriority w:val="72"/>
    <w:rsid w:val="00B70E5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644189">
      <w:bodyDiv w:val="1"/>
      <w:marLeft w:val="0"/>
      <w:marRight w:val="0"/>
      <w:marTop w:val="0"/>
      <w:marBottom w:val="0"/>
      <w:divBdr>
        <w:top w:val="none" w:sz="0" w:space="0" w:color="auto"/>
        <w:left w:val="none" w:sz="0" w:space="0" w:color="auto"/>
        <w:bottom w:val="none" w:sz="0" w:space="0" w:color="auto"/>
        <w:right w:val="none" w:sz="0" w:space="0" w:color="auto"/>
      </w:divBdr>
    </w:div>
    <w:div w:id="334502736">
      <w:bodyDiv w:val="1"/>
      <w:marLeft w:val="0"/>
      <w:marRight w:val="0"/>
      <w:marTop w:val="0"/>
      <w:marBottom w:val="0"/>
      <w:divBdr>
        <w:top w:val="none" w:sz="0" w:space="0" w:color="auto"/>
        <w:left w:val="none" w:sz="0" w:space="0" w:color="auto"/>
        <w:bottom w:val="none" w:sz="0" w:space="0" w:color="auto"/>
        <w:right w:val="none" w:sz="0" w:space="0" w:color="auto"/>
      </w:divBdr>
    </w:div>
    <w:div w:id="408044968">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26511045">
      <w:bodyDiv w:val="1"/>
      <w:marLeft w:val="0"/>
      <w:marRight w:val="0"/>
      <w:marTop w:val="0"/>
      <w:marBottom w:val="0"/>
      <w:divBdr>
        <w:top w:val="none" w:sz="0" w:space="0" w:color="auto"/>
        <w:left w:val="none" w:sz="0" w:space="0" w:color="auto"/>
        <w:bottom w:val="none" w:sz="0" w:space="0" w:color="auto"/>
        <w:right w:val="none" w:sz="0" w:space="0" w:color="auto"/>
      </w:divBdr>
    </w:div>
    <w:div w:id="443115844">
      <w:bodyDiv w:val="1"/>
      <w:marLeft w:val="0"/>
      <w:marRight w:val="0"/>
      <w:marTop w:val="0"/>
      <w:marBottom w:val="0"/>
      <w:divBdr>
        <w:top w:val="none" w:sz="0" w:space="0" w:color="auto"/>
        <w:left w:val="none" w:sz="0" w:space="0" w:color="auto"/>
        <w:bottom w:val="none" w:sz="0" w:space="0" w:color="auto"/>
        <w:right w:val="none" w:sz="0" w:space="0" w:color="auto"/>
      </w:divBdr>
    </w:div>
    <w:div w:id="465202785">
      <w:bodyDiv w:val="1"/>
      <w:marLeft w:val="0"/>
      <w:marRight w:val="0"/>
      <w:marTop w:val="0"/>
      <w:marBottom w:val="0"/>
      <w:divBdr>
        <w:top w:val="none" w:sz="0" w:space="0" w:color="auto"/>
        <w:left w:val="none" w:sz="0" w:space="0" w:color="auto"/>
        <w:bottom w:val="none" w:sz="0" w:space="0" w:color="auto"/>
        <w:right w:val="none" w:sz="0" w:space="0" w:color="auto"/>
      </w:divBdr>
    </w:div>
    <w:div w:id="510486224">
      <w:bodyDiv w:val="1"/>
      <w:marLeft w:val="0"/>
      <w:marRight w:val="0"/>
      <w:marTop w:val="0"/>
      <w:marBottom w:val="0"/>
      <w:divBdr>
        <w:top w:val="none" w:sz="0" w:space="0" w:color="auto"/>
        <w:left w:val="none" w:sz="0" w:space="0" w:color="auto"/>
        <w:bottom w:val="none" w:sz="0" w:space="0" w:color="auto"/>
        <w:right w:val="none" w:sz="0" w:space="0" w:color="auto"/>
      </w:divBdr>
      <w:divsChild>
        <w:div w:id="94718801">
          <w:marLeft w:val="0"/>
          <w:marRight w:val="0"/>
          <w:marTop w:val="0"/>
          <w:marBottom w:val="0"/>
          <w:divBdr>
            <w:top w:val="none" w:sz="0" w:space="0" w:color="auto"/>
            <w:left w:val="none" w:sz="0" w:space="0" w:color="auto"/>
            <w:bottom w:val="none" w:sz="0" w:space="0" w:color="auto"/>
            <w:right w:val="none" w:sz="0" w:space="0" w:color="auto"/>
          </w:divBdr>
          <w:divsChild>
            <w:div w:id="18818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138906">
      <w:bodyDiv w:val="1"/>
      <w:marLeft w:val="0"/>
      <w:marRight w:val="0"/>
      <w:marTop w:val="0"/>
      <w:marBottom w:val="0"/>
      <w:divBdr>
        <w:top w:val="none" w:sz="0" w:space="0" w:color="auto"/>
        <w:left w:val="none" w:sz="0" w:space="0" w:color="auto"/>
        <w:bottom w:val="none" w:sz="0" w:space="0" w:color="auto"/>
        <w:right w:val="none" w:sz="0" w:space="0" w:color="auto"/>
      </w:divBdr>
    </w:div>
    <w:div w:id="848787599">
      <w:bodyDiv w:val="1"/>
      <w:marLeft w:val="0"/>
      <w:marRight w:val="0"/>
      <w:marTop w:val="0"/>
      <w:marBottom w:val="0"/>
      <w:divBdr>
        <w:top w:val="none" w:sz="0" w:space="0" w:color="auto"/>
        <w:left w:val="none" w:sz="0" w:space="0" w:color="auto"/>
        <w:bottom w:val="none" w:sz="0" w:space="0" w:color="auto"/>
        <w:right w:val="none" w:sz="0" w:space="0" w:color="auto"/>
      </w:divBdr>
    </w:div>
    <w:div w:id="872032610">
      <w:bodyDiv w:val="1"/>
      <w:marLeft w:val="0"/>
      <w:marRight w:val="0"/>
      <w:marTop w:val="0"/>
      <w:marBottom w:val="0"/>
      <w:divBdr>
        <w:top w:val="none" w:sz="0" w:space="0" w:color="auto"/>
        <w:left w:val="none" w:sz="0" w:space="0" w:color="auto"/>
        <w:bottom w:val="none" w:sz="0" w:space="0" w:color="auto"/>
        <w:right w:val="none" w:sz="0" w:space="0" w:color="auto"/>
      </w:divBdr>
      <w:divsChild>
        <w:div w:id="443810494">
          <w:marLeft w:val="547"/>
          <w:marRight w:val="0"/>
          <w:marTop w:val="96"/>
          <w:marBottom w:val="0"/>
          <w:divBdr>
            <w:top w:val="none" w:sz="0" w:space="0" w:color="auto"/>
            <w:left w:val="none" w:sz="0" w:space="0" w:color="auto"/>
            <w:bottom w:val="none" w:sz="0" w:space="0" w:color="auto"/>
            <w:right w:val="none" w:sz="0" w:space="0" w:color="auto"/>
          </w:divBdr>
        </w:div>
      </w:divsChild>
    </w:div>
    <w:div w:id="913975763">
      <w:bodyDiv w:val="1"/>
      <w:marLeft w:val="0"/>
      <w:marRight w:val="0"/>
      <w:marTop w:val="0"/>
      <w:marBottom w:val="0"/>
      <w:divBdr>
        <w:top w:val="none" w:sz="0" w:space="0" w:color="auto"/>
        <w:left w:val="none" w:sz="0" w:space="0" w:color="auto"/>
        <w:bottom w:val="none" w:sz="0" w:space="0" w:color="auto"/>
        <w:right w:val="none" w:sz="0" w:space="0" w:color="auto"/>
      </w:divBdr>
    </w:div>
    <w:div w:id="919294139">
      <w:bodyDiv w:val="1"/>
      <w:marLeft w:val="0"/>
      <w:marRight w:val="0"/>
      <w:marTop w:val="0"/>
      <w:marBottom w:val="0"/>
      <w:divBdr>
        <w:top w:val="none" w:sz="0" w:space="0" w:color="auto"/>
        <w:left w:val="none" w:sz="0" w:space="0" w:color="auto"/>
        <w:bottom w:val="none" w:sz="0" w:space="0" w:color="auto"/>
        <w:right w:val="none" w:sz="0" w:space="0" w:color="auto"/>
      </w:divBdr>
    </w:div>
    <w:div w:id="1085031585">
      <w:bodyDiv w:val="1"/>
      <w:marLeft w:val="0"/>
      <w:marRight w:val="0"/>
      <w:marTop w:val="0"/>
      <w:marBottom w:val="0"/>
      <w:divBdr>
        <w:top w:val="none" w:sz="0" w:space="0" w:color="auto"/>
        <w:left w:val="none" w:sz="0" w:space="0" w:color="auto"/>
        <w:bottom w:val="none" w:sz="0" w:space="0" w:color="auto"/>
        <w:right w:val="none" w:sz="0" w:space="0" w:color="auto"/>
      </w:divBdr>
    </w:div>
    <w:div w:id="1312446120">
      <w:bodyDiv w:val="1"/>
      <w:marLeft w:val="0"/>
      <w:marRight w:val="0"/>
      <w:marTop w:val="0"/>
      <w:marBottom w:val="0"/>
      <w:divBdr>
        <w:top w:val="none" w:sz="0" w:space="0" w:color="auto"/>
        <w:left w:val="none" w:sz="0" w:space="0" w:color="auto"/>
        <w:bottom w:val="none" w:sz="0" w:space="0" w:color="auto"/>
        <w:right w:val="none" w:sz="0" w:space="0" w:color="auto"/>
      </w:divBdr>
    </w:div>
    <w:div w:id="1387335486">
      <w:bodyDiv w:val="1"/>
      <w:marLeft w:val="0"/>
      <w:marRight w:val="0"/>
      <w:marTop w:val="0"/>
      <w:marBottom w:val="0"/>
      <w:divBdr>
        <w:top w:val="none" w:sz="0" w:space="0" w:color="auto"/>
        <w:left w:val="none" w:sz="0" w:space="0" w:color="auto"/>
        <w:bottom w:val="none" w:sz="0" w:space="0" w:color="auto"/>
        <w:right w:val="none" w:sz="0" w:space="0" w:color="auto"/>
      </w:divBdr>
    </w:div>
    <w:div w:id="1439250295">
      <w:bodyDiv w:val="1"/>
      <w:marLeft w:val="0"/>
      <w:marRight w:val="0"/>
      <w:marTop w:val="0"/>
      <w:marBottom w:val="0"/>
      <w:divBdr>
        <w:top w:val="none" w:sz="0" w:space="0" w:color="auto"/>
        <w:left w:val="none" w:sz="0" w:space="0" w:color="auto"/>
        <w:bottom w:val="none" w:sz="0" w:space="0" w:color="auto"/>
        <w:right w:val="none" w:sz="0" w:space="0" w:color="auto"/>
      </w:divBdr>
    </w:div>
    <w:div w:id="1520389461">
      <w:bodyDiv w:val="1"/>
      <w:marLeft w:val="0"/>
      <w:marRight w:val="0"/>
      <w:marTop w:val="0"/>
      <w:marBottom w:val="0"/>
      <w:divBdr>
        <w:top w:val="none" w:sz="0" w:space="0" w:color="auto"/>
        <w:left w:val="none" w:sz="0" w:space="0" w:color="auto"/>
        <w:bottom w:val="none" w:sz="0" w:space="0" w:color="auto"/>
        <w:right w:val="none" w:sz="0" w:space="0" w:color="auto"/>
      </w:divBdr>
    </w:div>
    <w:div w:id="1604994572">
      <w:bodyDiv w:val="1"/>
      <w:marLeft w:val="0"/>
      <w:marRight w:val="0"/>
      <w:marTop w:val="0"/>
      <w:marBottom w:val="0"/>
      <w:divBdr>
        <w:top w:val="none" w:sz="0" w:space="0" w:color="auto"/>
        <w:left w:val="none" w:sz="0" w:space="0" w:color="auto"/>
        <w:bottom w:val="none" w:sz="0" w:space="0" w:color="auto"/>
        <w:right w:val="none" w:sz="0" w:space="0" w:color="auto"/>
      </w:divBdr>
    </w:div>
    <w:div w:id="1777210138">
      <w:bodyDiv w:val="1"/>
      <w:marLeft w:val="0"/>
      <w:marRight w:val="0"/>
      <w:marTop w:val="0"/>
      <w:marBottom w:val="0"/>
      <w:divBdr>
        <w:top w:val="none" w:sz="0" w:space="0" w:color="auto"/>
        <w:left w:val="none" w:sz="0" w:space="0" w:color="auto"/>
        <w:bottom w:val="none" w:sz="0" w:space="0" w:color="auto"/>
        <w:right w:val="none" w:sz="0" w:space="0" w:color="auto"/>
      </w:divBdr>
      <w:divsChild>
        <w:div w:id="930816344">
          <w:marLeft w:val="0"/>
          <w:marRight w:val="0"/>
          <w:marTop w:val="0"/>
          <w:marBottom w:val="0"/>
          <w:divBdr>
            <w:top w:val="none" w:sz="0" w:space="0" w:color="auto"/>
            <w:left w:val="none" w:sz="0" w:space="0" w:color="auto"/>
            <w:bottom w:val="none" w:sz="0" w:space="0" w:color="auto"/>
            <w:right w:val="none" w:sz="0" w:space="0" w:color="auto"/>
          </w:divBdr>
          <w:divsChild>
            <w:div w:id="1939944886">
              <w:marLeft w:val="0"/>
              <w:marRight w:val="0"/>
              <w:marTop w:val="0"/>
              <w:marBottom w:val="0"/>
              <w:divBdr>
                <w:top w:val="none" w:sz="0" w:space="0" w:color="auto"/>
                <w:left w:val="none" w:sz="0" w:space="0" w:color="auto"/>
                <w:bottom w:val="none" w:sz="0" w:space="0" w:color="auto"/>
                <w:right w:val="none" w:sz="0" w:space="0" w:color="auto"/>
              </w:divBdr>
              <w:divsChild>
                <w:div w:id="1588617748">
                  <w:marLeft w:val="0"/>
                  <w:marRight w:val="0"/>
                  <w:marTop w:val="0"/>
                  <w:marBottom w:val="0"/>
                  <w:divBdr>
                    <w:top w:val="none" w:sz="0" w:space="0" w:color="auto"/>
                    <w:left w:val="none" w:sz="0" w:space="0" w:color="auto"/>
                    <w:bottom w:val="none" w:sz="0" w:space="0" w:color="auto"/>
                    <w:right w:val="none" w:sz="0" w:space="0" w:color="auto"/>
                  </w:divBdr>
                  <w:divsChild>
                    <w:div w:id="1971783113">
                      <w:marLeft w:val="0"/>
                      <w:marRight w:val="0"/>
                      <w:marTop w:val="0"/>
                      <w:marBottom w:val="0"/>
                      <w:divBdr>
                        <w:top w:val="none" w:sz="0" w:space="0" w:color="auto"/>
                        <w:left w:val="none" w:sz="0" w:space="0" w:color="auto"/>
                        <w:bottom w:val="none" w:sz="0" w:space="0" w:color="auto"/>
                        <w:right w:val="none" w:sz="0" w:space="0" w:color="auto"/>
                      </w:divBdr>
                      <w:divsChild>
                        <w:div w:id="206260904">
                          <w:marLeft w:val="0"/>
                          <w:marRight w:val="0"/>
                          <w:marTop w:val="0"/>
                          <w:marBottom w:val="0"/>
                          <w:divBdr>
                            <w:top w:val="none" w:sz="0" w:space="0" w:color="auto"/>
                            <w:left w:val="none" w:sz="0" w:space="0" w:color="auto"/>
                            <w:bottom w:val="none" w:sz="0" w:space="0" w:color="auto"/>
                            <w:right w:val="none" w:sz="0" w:space="0" w:color="auto"/>
                          </w:divBdr>
                          <w:divsChild>
                            <w:div w:id="1404448298">
                              <w:marLeft w:val="0"/>
                              <w:marRight w:val="0"/>
                              <w:marTop w:val="0"/>
                              <w:marBottom w:val="0"/>
                              <w:divBdr>
                                <w:top w:val="none" w:sz="0" w:space="0" w:color="auto"/>
                                <w:left w:val="none" w:sz="0" w:space="0" w:color="auto"/>
                                <w:bottom w:val="none" w:sz="0" w:space="0" w:color="auto"/>
                                <w:right w:val="none" w:sz="0" w:space="0" w:color="auto"/>
                              </w:divBdr>
                            </w:div>
                            <w:div w:id="81805105">
                              <w:marLeft w:val="0"/>
                              <w:marRight w:val="0"/>
                              <w:marTop w:val="0"/>
                              <w:marBottom w:val="0"/>
                              <w:divBdr>
                                <w:top w:val="none" w:sz="0" w:space="0" w:color="auto"/>
                                <w:left w:val="none" w:sz="0" w:space="0" w:color="auto"/>
                                <w:bottom w:val="none" w:sz="0" w:space="0" w:color="auto"/>
                                <w:right w:val="none" w:sz="0" w:space="0" w:color="auto"/>
                              </w:divBdr>
                              <w:divsChild>
                                <w:div w:id="1662197163">
                                  <w:marLeft w:val="0"/>
                                  <w:marRight w:val="0"/>
                                  <w:marTop w:val="0"/>
                                  <w:marBottom w:val="0"/>
                                  <w:divBdr>
                                    <w:top w:val="none" w:sz="0" w:space="0" w:color="auto"/>
                                    <w:left w:val="none" w:sz="0" w:space="0" w:color="auto"/>
                                    <w:bottom w:val="none" w:sz="0" w:space="0" w:color="auto"/>
                                    <w:right w:val="none" w:sz="0" w:space="0" w:color="auto"/>
                                  </w:divBdr>
                                  <w:divsChild>
                                    <w:div w:id="294912749">
                                      <w:marLeft w:val="0"/>
                                      <w:marRight w:val="0"/>
                                      <w:marTop w:val="0"/>
                                      <w:marBottom w:val="0"/>
                                      <w:divBdr>
                                        <w:top w:val="none" w:sz="0" w:space="0" w:color="auto"/>
                                        <w:left w:val="none" w:sz="0" w:space="0" w:color="auto"/>
                                        <w:bottom w:val="none" w:sz="0" w:space="0" w:color="auto"/>
                                        <w:right w:val="none" w:sz="0" w:space="0" w:color="auto"/>
                                      </w:divBdr>
                                      <w:divsChild>
                                        <w:div w:id="579293174">
                                          <w:marLeft w:val="0"/>
                                          <w:marRight w:val="0"/>
                                          <w:marTop w:val="0"/>
                                          <w:marBottom w:val="0"/>
                                          <w:divBdr>
                                            <w:top w:val="none" w:sz="0" w:space="0" w:color="auto"/>
                                            <w:left w:val="none" w:sz="0" w:space="0" w:color="auto"/>
                                            <w:bottom w:val="none" w:sz="0" w:space="0" w:color="auto"/>
                                            <w:right w:val="none" w:sz="0" w:space="0" w:color="auto"/>
                                          </w:divBdr>
                                          <w:divsChild>
                                            <w:div w:id="31003265">
                                              <w:marLeft w:val="0"/>
                                              <w:marRight w:val="0"/>
                                              <w:marTop w:val="0"/>
                                              <w:marBottom w:val="0"/>
                                              <w:divBdr>
                                                <w:top w:val="none" w:sz="0" w:space="0" w:color="auto"/>
                                                <w:left w:val="none" w:sz="0" w:space="0" w:color="auto"/>
                                                <w:bottom w:val="none" w:sz="0" w:space="0" w:color="auto"/>
                                                <w:right w:val="none" w:sz="0" w:space="0" w:color="auto"/>
                                              </w:divBdr>
                                              <w:divsChild>
                                                <w:div w:id="977028927">
                                                  <w:marLeft w:val="0"/>
                                                  <w:marRight w:val="0"/>
                                                  <w:marTop w:val="0"/>
                                                  <w:marBottom w:val="0"/>
                                                  <w:divBdr>
                                                    <w:top w:val="none" w:sz="0" w:space="0" w:color="auto"/>
                                                    <w:left w:val="none" w:sz="0" w:space="0" w:color="auto"/>
                                                    <w:bottom w:val="none" w:sz="0" w:space="0" w:color="auto"/>
                                                    <w:right w:val="none" w:sz="0" w:space="0" w:color="auto"/>
                                                  </w:divBdr>
                                                </w:div>
                                                <w:div w:id="1134517908">
                                                  <w:marLeft w:val="0"/>
                                                  <w:marRight w:val="0"/>
                                                  <w:marTop w:val="0"/>
                                                  <w:marBottom w:val="0"/>
                                                  <w:divBdr>
                                                    <w:top w:val="none" w:sz="0" w:space="0" w:color="auto"/>
                                                    <w:left w:val="none" w:sz="0" w:space="0" w:color="auto"/>
                                                    <w:bottom w:val="none" w:sz="0" w:space="0" w:color="auto"/>
                                                    <w:right w:val="none" w:sz="0" w:space="0" w:color="auto"/>
                                                  </w:divBdr>
                                                </w:div>
                                                <w:div w:id="347484807">
                                                  <w:marLeft w:val="0"/>
                                                  <w:marRight w:val="0"/>
                                                  <w:marTop w:val="0"/>
                                                  <w:marBottom w:val="0"/>
                                                  <w:divBdr>
                                                    <w:top w:val="none" w:sz="0" w:space="0" w:color="auto"/>
                                                    <w:left w:val="none" w:sz="0" w:space="0" w:color="auto"/>
                                                    <w:bottom w:val="none" w:sz="0" w:space="0" w:color="auto"/>
                                                    <w:right w:val="none" w:sz="0" w:space="0" w:color="auto"/>
                                                  </w:divBdr>
                                                  <w:divsChild>
                                                    <w:div w:id="1046098284">
                                                      <w:marLeft w:val="0"/>
                                                      <w:marRight w:val="0"/>
                                                      <w:marTop w:val="0"/>
                                                      <w:marBottom w:val="0"/>
                                                      <w:divBdr>
                                                        <w:top w:val="none" w:sz="0" w:space="0" w:color="auto"/>
                                                        <w:left w:val="none" w:sz="0" w:space="0" w:color="auto"/>
                                                        <w:bottom w:val="none" w:sz="0" w:space="0" w:color="auto"/>
                                                        <w:right w:val="none" w:sz="0" w:space="0" w:color="auto"/>
                                                      </w:divBdr>
                                                      <w:divsChild>
                                                        <w:div w:id="2015373321">
                                                          <w:marLeft w:val="0"/>
                                                          <w:marRight w:val="0"/>
                                                          <w:marTop w:val="0"/>
                                                          <w:marBottom w:val="0"/>
                                                          <w:divBdr>
                                                            <w:top w:val="none" w:sz="0" w:space="0" w:color="auto"/>
                                                            <w:left w:val="none" w:sz="0" w:space="0" w:color="auto"/>
                                                            <w:bottom w:val="none" w:sz="0" w:space="0" w:color="auto"/>
                                                            <w:right w:val="none" w:sz="0" w:space="0" w:color="auto"/>
                                                          </w:divBdr>
                                                          <w:divsChild>
                                                            <w:div w:id="675767297">
                                                              <w:marLeft w:val="0"/>
                                                              <w:marRight w:val="0"/>
                                                              <w:marTop w:val="0"/>
                                                              <w:marBottom w:val="0"/>
                                                              <w:divBdr>
                                                                <w:top w:val="none" w:sz="0" w:space="0" w:color="auto"/>
                                                                <w:left w:val="none" w:sz="0" w:space="0" w:color="auto"/>
                                                                <w:bottom w:val="none" w:sz="0" w:space="0" w:color="auto"/>
                                                                <w:right w:val="none" w:sz="0" w:space="0" w:color="auto"/>
                                                              </w:divBdr>
                                                              <w:divsChild>
                                                                <w:div w:id="1690138375">
                                                                  <w:marLeft w:val="0"/>
                                                                  <w:marRight w:val="0"/>
                                                                  <w:marTop w:val="0"/>
                                                                  <w:marBottom w:val="0"/>
                                                                  <w:divBdr>
                                                                    <w:top w:val="none" w:sz="0" w:space="0" w:color="auto"/>
                                                                    <w:left w:val="none" w:sz="0" w:space="0" w:color="auto"/>
                                                                    <w:bottom w:val="none" w:sz="0" w:space="0" w:color="auto"/>
                                                                    <w:right w:val="none" w:sz="0" w:space="0" w:color="auto"/>
                                                                  </w:divBdr>
                                                                  <w:divsChild>
                                                                    <w:div w:id="1302076641">
                                                                      <w:marLeft w:val="0"/>
                                                                      <w:marRight w:val="0"/>
                                                                      <w:marTop w:val="0"/>
                                                                      <w:marBottom w:val="0"/>
                                                                      <w:divBdr>
                                                                        <w:top w:val="none" w:sz="0" w:space="0" w:color="auto"/>
                                                                        <w:left w:val="none" w:sz="0" w:space="0" w:color="auto"/>
                                                                        <w:bottom w:val="none" w:sz="0" w:space="0" w:color="auto"/>
                                                                        <w:right w:val="none" w:sz="0" w:space="0" w:color="auto"/>
                                                                      </w:divBdr>
                                                                      <w:divsChild>
                                                                        <w:div w:id="885261915">
                                                                          <w:marLeft w:val="0"/>
                                                                          <w:marRight w:val="0"/>
                                                                          <w:marTop w:val="0"/>
                                                                          <w:marBottom w:val="0"/>
                                                                          <w:divBdr>
                                                                            <w:top w:val="none" w:sz="0" w:space="0" w:color="auto"/>
                                                                            <w:left w:val="none" w:sz="0" w:space="0" w:color="auto"/>
                                                                            <w:bottom w:val="none" w:sz="0" w:space="0" w:color="auto"/>
                                                                            <w:right w:val="none" w:sz="0" w:space="0" w:color="auto"/>
                                                                          </w:divBdr>
                                                                          <w:divsChild>
                                                                            <w:div w:id="603418928">
                                                                              <w:marLeft w:val="0"/>
                                                                              <w:marRight w:val="0"/>
                                                                              <w:marTop w:val="0"/>
                                                                              <w:marBottom w:val="0"/>
                                                                              <w:divBdr>
                                                                                <w:top w:val="none" w:sz="0" w:space="0" w:color="auto"/>
                                                                                <w:left w:val="none" w:sz="0" w:space="0" w:color="auto"/>
                                                                                <w:bottom w:val="none" w:sz="0" w:space="0" w:color="auto"/>
                                                                                <w:right w:val="none" w:sz="0" w:space="0" w:color="auto"/>
                                                                              </w:divBdr>
                                                                              <w:divsChild>
                                                                                <w:div w:id="147986045">
                                                                                  <w:marLeft w:val="0"/>
                                                                                  <w:marRight w:val="0"/>
                                                                                  <w:marTop w:val="0"/>
                                                                                  <w:marBottom w:val="0"/>
                                                                                  <w:divBdr>
                                                                                    <w:top w:val="none" w:sz="0" w:space="0" w:color="auto"/>
                                                                                    <w:left w:val="none" w:sz="0" w:space="0" w:color="auto"/>
                                                                                    <w:bottom w:val="none" w:sz="0" w:space="0" w:color="auto"/>
                                                                                    <w:right w:val="none" w:sz="0" w:space="0" w:color="auto"/>
                                                                                  </w:divBdr>
                                                                                  <w:divsChild>
                                                                                    <w:div w:id="860584805">
                                                                                      <w:marLeft w:val="0"/>
                                                                                      <w:marRight w:val="0"/>
                                                                                      <w:marTop w:val="0"/>
                                                                                      <w:marBottom w:val="0"/>
                                                                                      <w:divBdr>
                                                                                        <w:top w:val="none" w:sz="0" w:space="0" w:color="auto"/>
                                                                                        <w:left w:val="none" w:sz="0" w:space="0" w:color="auto"/>
                                                                                        <w:bottom w:val="none" w:sz="0" w:space="0" w:color="auto"/>
                                                                                        <w:right w:val="none" w:sz="0" w:space="0" w:color="auto"/>
                                                                                      </w:divBdr>
                                                                                      <w:divsChild>
                                                                                        <w:div w:id="32585830">
                                                                                          <w:marLeft w:val="0"/>
                                                                                          <w:marRight w:val="0"/>
                                                                                          <w:marTop w:val="0"/>
                                                                                          <w:marBottom w:val="0"/>
                                                                                          <w:divBdr>
                                                                                            <w:top w:val="none" w:sz="0" w:space="0" w:color="auto"/>
                                                                                            <w:left w:val="none" w:sz="0" w:space="0" w:color="auto"/>
                                                                                            <w:bottom w:val="none" w:sz="0" w:space="0" w:color="auto"/>
                                                                                            <w:right w:val="none" w:sz="0" w:space="0" w:color="auto"/>
                                                                                          </w:divBdr>
                                                                                          <w:divsChild>
                                                                                            <w:div w:id="854880856">
                                                                                              <w:marLeft w:val="0"/>
                                                                                              <w:marRight w:val="0"/>
                                                                                              <w:marTop w:val="0"/>
                                                                                              <w:marBottom w:val="0"/>
                                                                                              <w:divBdr>
                                                                                                <w:top w:val="none" w:sz="0" w:space="0" w:color="auto"/>
                                                                                                <w:left w:val="none" w:sz="0" w:space="0" w:color="auto"/>
                                                                                                <w:bottom w:val="none" w:sz="0" w:space="0" w:color="auto"/>
                                                                                                <w:right w:val="none" w:sz="0" w:space="0" w:color="auto"/>
                                                                                              </w:divBdr>
                                                                                              <w:divsChild>
                                                                                                <w:div w:id="454567435">
                                                                                                  <w:marLeft w:val="0"/>
                                                                                                  <w:marRight w:val="0"/>
                                                                                                  <w:marTop w:val="0"/>
                                                                                                  <w:marBottom w:val="0"/>
                                                                                                  <w:divBdr>
                                                                                                    <w:top w:val="none" w:sz="0" w:space="0" w:color="auto"/>
                                                                                                    <w:left w:val="none" w:sz="0" w:space="0" w:color="auto"/>
                                                                                                    <w:bottom w:val="none" w:sz="0" w:space="0" w:color="auto"/>
                                                                                                    <w:right w:val="none" w:sz="0" w:space="0" w:color="auto"/>
                                                                                                  </w:divBdr>
                                                                                                  <w:divsChild>
                                                                                                    <w:div w:id="1796630627">
                                                                                                      <w:marLeft w:val="0"/>
                                                                                                      <w:marRight w:val="0"/>
                                                                                                      <w:marTop w:val="0"/>
                                                                                                      <w:marBottom w:val="0"/>
                                                                                                      <w:divBdr>
                                                                                                        <w:top w:val="none" w:sz="0" w:space="0" w:color="auto"/>
                                                                                                        <w:left w:val="none" w:sz="0" w:space="0" w:color="auto"/>
                                                                                                        <w:bottom w:val="none" w:sz="0" w:space="0" w:color="auto"/>
                                                                                                        <w:right w:val="none" w:sz="0" w:space="0" w:color="auto"/>
                                                                                                      </w:divBdr>
                                                                                                      <w:divsChild>
                                                                                                        <w:div w:id="1680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46130272">
              <w:marLeft w:val="0"/>
              <w:marRight w:val="0"/>
              <w:marTop w:val="0"/>
              <w:marBottom w:val="0"/>
              <w:divBdr>
                <w:top w:val="none" w:sz="0" w:space="0" w:color="auto"/>
                <w:left w:val="none" w:sz="0" w:space="0" w:color="auto"/>
                <w:bottom w:val="none" w:sz="0" w:space="0" w:color="auto"/>
                <w:right w:val="none" w:sz="0" w:space="0" w:color="auto"/>
              </w:divBdr>
            </w:div>
          </w:divsChild>
        </w:div>
        <w:div w:id="1502424883">
          <w:marLeft w:val="0"/>
          <w:marRight w:val="0"/>
          <w:marTop w:val="0"/>
          <w:marBottom w:val="0"/>
          <w:divBdr>
            <w:top w:val="none" w:sz="0" w:space="0" w:color="auto"/>
            <w:left w:val="none" w:sz="0" w:space="0" w:color="auto"/>
            <w:bottom w:val="none" w:sz="0" w:space="0" w:color="auto"/>
            <w:right w:val="none" w:sz="0" w:space="0" w:color="auto"/>
          </w:divBdr>
        </w:div>
      </w:divsChild>
    </w:div>
    <w:div w:id="19016245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F8A0FB-CEF2-6F4F-B9CA-2AEE35DB23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6230</Words>
  <Characters>35889</Characters>
  <Application>Microsoft Macintosh Word</Application>
  <DocSecurity>0</DocSecurity>
  <Lines>1196</Lines>
  <Paragraphs>319</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Applied Machine Learning Final Project</vt:lpstr>
      <vt:lpstr>F </vt:lpstr>
      <vt:lpstr>ABSTRACT</vt:lpstr>
      <vt:lpstr>INTRODUCTION</vt:lpstr>
      <vt:lpstr>REFERENCES</vt:lpstr>
    </vt:vector>
  </TitlesOfParts>
  <Manager/>
  <Company/>
  <LinksUpToDate>false</LinksUpToDate>
  <CharactersWithSpaces>41800</CharactersWithSpaces>
  <SharedDoc>false</SharedDoc>
  <HyperlinkBase/>
  <HLinks>
    <vt:vector size="18" baseType="variant">
      <vt:variant>
        <vt:i4>3080250</vt:i4>
      </vt:variant>
      <vt:variant>
        <vt:i4>6</vt:i4>
      </vt:variant>
      <vt:variant>
        <vt:i4>0</vt:i4>
      </vt:variant>
      <vt:variant>
        <vt:i4>5</vt:i4>
      </vt:variant>
      <vt:variant>
        <vt:lpwstr>http://www.acm.org/class/how_to_use.html</vt:lpwstr>
      </vt:variant>
      <vt:variant>
        <vt:lpwstr/>
      </vt:variant>
      <vt:variant>
        <vt:i4>8257566</vt:i4>
      </vt:variant>
      <vt:variant>
        <vt:i4>3</vt:i4>
      </vt:variant>
      <vt:variant>
        <vt:i4>0</vt:i4>
      </vt:variant>
      <vt:variant>
        <vt:i4>5</vt:i4>
      </vt:variant>
      <vt:variant>
        <vt:lpwstr>http://www.sheridanprinting.com/sigchi/generalterms.htm</vt:lpwstr>
      </vt:variant>
      <vt:variant>
        <vt:lpwstr/>
      </vt:variant>
      <vt:variant>
        <vt:i4>196681</vt:i4>
      </vt:variant>
      <vt:variant>
        <vt:i4>0</vt:i4>
      </vt:variant>
      <vt:variant>
        <vt:i4>0</vt:i4>
      </vt:variant>
      <vt:variant>
        <vt:i4>5</vt:i4>
      </vt:variant>
      <vt:variant>
        <vt:lpwstr>http://www.acm.org/about/class/199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ed Machine Learning Final Project</dc:title>
  <dc:subject/>
  <dc:creator/>
  <cp:keywords/>
  <dc:description/>
  <cp:lastModifiedBy/>
  <cp:revision>1</cp:revision>
  <cp:lastPrinted>2012-05-22T14:42:00Z</cp:lastPrinted>
  <dcterms:created xsi:type="dcterms:W3CDTF">2014-12-13T18:10:00Z</dcterms:created>
  <dcterms:modified xsi:type="dcterms:W3CDTF">2014-12-16T05: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ser Name_1">
    <vt:lpwstr>arun.kalyan.sundaram@gmail.com@www.mendeley.com</vt:lpwstr>
  </property>
  <property fmtid="{D5CDD505-2E9C-101B-9397-08002B2CF9AE}" pid="6" name="Mendeley Citation Style_1">
    <vt:lpwstr>http://www.zotero.org/styles/acm-sigchi-proceedings</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vt:lpwstr>
  </property>
  <property fmtid="{D5CDD505-2E9C-101B-9397-08002B2CF9AE}" pid="9" name="Mendeley Recent Style Id 1_1">
    <vt:lpwstr>http://www.zotero.org/styles/american-medical-association</vt:lpwstr>
  </property>
  <property fmtid="{D5CDD505-2E9C-101B-9397-08002B2CF9AE}" pid="10" name="Mendeley Recent Style Name 1_1">
    <vt:lpwstr>American Medical Association</vt:lpwstr>
  </property>
  <property fmtid="{D5CDD505-2E9C-101B-9397-08002B2CF9AE}" pid="11" name="Mendeley Recent Style Id 2_1">
    <vt:lpwstr>http://www.zotero.org/styles/american-political-science-association</vt:lpwstr>
  </property>
  <property fmtid="{D5CDD505-2E9C-101B-9397-08002B2CF9AE}" pid="12" name="Mendeley Recent Style Name 2_1">
    <vt:lpwstr>American Political Science Association</vt:lpwstr>
  </property>
  <property fmtid="{D5CDD505-2E9C-101B-9397-08002B2CF9AE}" pid="13" name="Mendeley Recent Style Id 3_1">
    <vt:lpwstr>http://www.zotero.org/styles/apa</vt:lpwstr>
  </property>
  <property fmtid="{D5CDD505-2E9C-101B-9397-08002B2CF9AE}" pid="14" name="Mendeley Recent Style Name 3_1">
    <vt:lpwstr>American Psychological Association 6th edition</vt:lpwstr>
  </property>
  <property fmtid="{D5CDD505-2E9C-101B-9397-08002B2CF9AE}" pid="15" name="Mendeley Recent Style Id 4_1">
    <vt:lpwstr>http://www.zotero.org/styles/american-sociological-association</vt:lpwstr>
  </property>
  <property fmtid="{D5CDD505-2E9C-101B-9397-08002B2CF9AE}" pid="16" name="Mendeley Recent Style Name 4_1">
    <vt:lpwstr>American Sociological Association</vt:lpwstr>
  </property>
  <property fmtid="{D5CDD505-2E9C-101B-9397-08002B2CF9AE}" pid="17" name="Mendeley Recent Style Id 5_1">
    <vt:lpwstr>http://www.zotero.org/styles/chicago-author-date</vt:lpwstr>
  </property>
  <property fmtid="{D5CDD505-2E9C-101B-9397-08002B2CF9AE}" pid="18" name="Mendeley Recent Style Name 5_1">
    <vt:lpwstr>Chicago Manual of Style 16th edition (author-date)</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7th edition</vt:lpwstr>
  </property>
</Properties>
</file>